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C2B89B" w14:textId="760FACA9" w:rsidR="00731D59" w:rsidRPr="00886C8A" w:rsidRDefault="00600FF6" w:rsidP="003104DC">
      <w:pPr>
        <w:spacing w:line="288" w:lineRule="auto"/>
        <w:jc w:val="center"/>
        <w:rPr>
          <w:sz w:val="28"/>
          <w:szCs w:val="28"/>
        </w:rPr>
      </w:pPr>
      <w:r w:rsidRPr="00886C8A">
        <w:rPr>
          <w:sz w:val="28"/>
          <w:szCs w:val="28"/>
        </w:rPr>
        <w:t xml:space="preserve">Editorial overview: </w:t>
      </w:r>
      <w:r w:rsidR="00731D59" w:rsidRPr="00886C8A">
        <w:rPr>
          <w:sz w:val="28"/>
          <w:szCs w:val="28"/>
        </w:rPr>
        <w:t>Evolutionary ecology of insect immunity</w:t>
      </w:r>
    </w:p>
    <w:p w14:paraId="47FC8A47" w14:textId="6204799E" w:rsidR="00CC0D10" w:rsidRPr="00A83F23" w:rsidRDefault="00CC0D10" w:rsidP="003104DC">
      <w:pPr>
        <w:spacing w:line="288" w:lineRule="auto"/>
        <w:jc w:val="center"/>
        <w:rPr>
          <w:szCs w:val="24"/>
          <w:vertAlign w:val="superscript"/>
          <w:lang w:val="de-DE"/>
        </w:rPr>
      </w:pPr>
      <w:r w:rsidRPr="00A83F23">
        <w:rPr>
          <w:szCs w:val="24"/>
          <w:lang w:val="de-DE"/>
        </w:rPr>
        <w:t>Sophie Armitage</w:t>
      </w:r>
      <w:r w:rsidRPr="00A83F23">
        <w:rPr>
          <w:szCs w:val="24"/>
          <w:vertAlign w:val="superscript"/>
          <w:lang w:val="de-DE"/>
        </w:rPr>
        <w:t>1</w:t>
      </w:r>
      <w:r w:rsidRPr="00A83F23">
        <w:rPr>
          <w:szCs w:val="24"/>
          <w:lang w:val="de-DE"/>
        </w:rPr>
        <w:t xml:space="preserve"> and Barbara Milutinović</w:t>
      </w:r>
      <w:r w:rsidRPr="00A83F23">
        <w:rPr>
          <w:szCs w:val="24"/>
          <w:vertAlign w:val="superscript"/>
          <w:lang w:val="de-DE"/>
        </w:rPr>
        <w:t>2</w:t>
      </w:r>
    </w:p>
    <w:p w14:paraId="6FA25BB4" w14:textId="77777777" w:rsidR="00057D9B" w:rsidRPr="00A83F23" w:rsidRDefault="00057D9B" w:rsidP="003104DC">
      <w:pPr>
        <w:spacing w:line="288" w:lineRule="auto"/>
        <w:rPr>
          <w:lang w:val="de-DE"/>
        </w:rPr>
      </w:pPr>
    </w:p>
    <w:p w14:paraId="7C21945F" w14:textId="4F467B44" w:rsidR="00CC0D10" w:rsidRPr="00A83F23" w:rsidRDefault="00CC0D10" w:rsidP="003104DC">
      <w:pPr>
        <w:spacing w:line="288" w:lineRule="auto"/>
        <w:rPr>
          <w:sz w:val="20"/>
          <w:lang w:val="de-DE"/>
        </w:rPr>
      </w:pPr>
      <w:r w:rsidRPr="00A83F23">
        <w:rPr>
          <w:sz w:val="20"/>
          <w:vertAlign w:val="superscript"/>
          <w:lang w:val="de-DE"/>
        </w:rPr>
        <w:t>1</w:t>
      </w:r>
      <w:r w:rsidRPr="00A83F23">
        <w:rPr>
          <w:sz w:val="20"/>
          <w:lang w:val="de-DE"/>
        </w:rPr>
        <w:t>Institute of Biology, Freie Universität Berlin, Königin-Luise-Straße 1-3, 14195 Berlin, Germany</w:t>
      </w:r>
    </w:p>
    <w:p w14:paraId="2D30D200" w14:textId="25E9EF8A" w:rsidR="00731D59" w:rsidRPr="00886C8A" w:rsidRDefault="00CC0D10" w:rsidP="003104DC">
      <w:pPr>
        <w:spacing w:line="288" w:lineRule="auto"/>
        <w:rPr>
          <w:sz w:val="20"/>
        </w:rPr>
      </w:pPr>
      <w:r w:rsidRPr="00886C8A">
        <w:rPr>
          <w:sz w:val="20"/>
          <w:vertAlign w:val="superscript"/>
        </w:rPr>
        <w:t>2</w:t>
      </w:r>
      <w:r w:rsidRPr="00886C8A">
        <w:rPr>
          <w:sz w:val="20"/>
        </w:rPr>
        <w:t>Laboratory of Evolutionary Genetics, Division of Molecular Biology, Ruđer Bošković Institute,</w:t>
      </w:r>
      <w:r w:rsidR="00537CFF" w:rsidRPr="00886C8A">
        <w:rPr>
          <w:sz w:val="20"/>
        </w:rPr>
        <w:t xml:space="preserve"> 10000</w:t>
      </w:r>
      <w:r w:rsidRPr="00886C8A">
        <w:rPr>
          <w:sz w:val="20"/>
        </w:rPr>
        <w:t xml:space="preserve"> Zagreb, Croatia</w:t>
      </w:r>
    </w:p>
    <w:p w14:paraId="6A7AF728" w14:textId="77777777" w:rsidR="00CC0D10" w:rsidRPr="00886C8A" w:rsidRDefault="00CC0D10" w:rsidP="003104DC">
      <w:pPr>
        <w:spacing w:line="288" w:lineRule="auto"/>
      </w:pPr>
      <w:bookmarkStart w:id="0" w:name="_GoBack"/>
      <w:bookmarkEnd w:id="0"/>
    </w:p>
    <w:p w14:paraId="6555D589" w14:textId="31ABFA3B" w:rsidR="00701374" w:rsidRPr="00886C8A" w:rsidRDefault="00ED1356" w:rsidP="003104DC">
      <w:pPr>
        <w:spacing w:line="288" w:lineRule="auto"/>
      </w:pPr>
      <w:r w:rsidRPr="00886C8A">
        <w:t xml:space="preserve">Why </w:t>
      </w:r>
      <w:r w:rsidR="009B5FB1" w:rsidRPr="00886C8A">
        <w:t>are</w:t>
      </w:r>
      <w:r w:rsidR="00F70BD6" w:rsidRPr="00886C8A">
        <w:t xml:space="preserve"> </w:t>
      </w:r>
      <w:r w:rsidRPr="00886C8A">
        <w:t xml:space="preserve">some individuals </w:t>
      </w:r>
      <w:r w:rsidR="009B5FB1" w:rsidRPr="00886C8A">
        <w:t xml:space="preserve">better </w:t>
      </w:r>
      <w:r w:rsidR="003104DC" w:rsidRPr="00886C8A">
        <w:t>at</w:t>
      </w:r>
      <w:r w:rsidR="009A1084" w:rsidRPr="00886C8A">
        <w:t xml:space="preserve"> defending</w:t>
      </w:r>
      <w:r w:rsidR="009B5FB1" w:rsidRPr="00886C8A">
        <w:t xml:space="preserve"> thems</w:t>
      </w:r>
      <w:r w:rsidR="00F70BD6" w:rsidRPr="00886C8A">
        <w:t>elves against</w:t>
      </w:r>
      <w:r w:rsidRPr="00886C8A">
        <w:t xml:space="preserve"> disease</w:t>
      </w:r>
      <w:r w:rsidR="00F70BD6" w:rsidRPr="00886C8A">
        <w:t xml:space="preserve"> compared</w:t>
      </w:r>
      <w:r w:rsidR="00515FCD" w:rsidRPr="00886C8A">
        <w:t xml:space="preserve"> with </w:t>
      </w:r>
      <w:r w:rsidRPr="00886C8A">
        <w:t xml:space="preserve">others? </w:t>
      </w:r>
      <w:r w:rsidR="00704E03" w:rsidRPr="00886C8A">
        <w:t>Research centering on</w:t>
      </w:r>
      <w:r w:rsidR="00B810D2" w:rsidRPr="00886C8A">
        <w:t xml:space="preserve"> why there is</w:t>
      </w:r>
      <w:r w:rsidR="0093152B" w:rsidRPr="00886C8A">
        <w:t xml:space="preserve"> </w:t>
      </w:r>
      <w:r w:rsidR="000D5002" w:rsidRPr="00886C8A">
        <w:t>immunological</w:t>
      </w:r>
      <w:r w:rsidRPr="00886C8A">
        <w:t xml:space="preserve"> </w:t>
      </w:r>
      <w:r w:rsidR="00111471" w:rsidRPr="00886C8A">
        <w:t xml:space="preserve">variation </w:t>
      </w:r>
      <w:r w:rsidR="0075538D" w:rsidRPr="00886C8A">
        <w:t>between</w:t>
      </w:r>
      <w:r w:rsidR="00B810D2" w:rsidRPr="00886C8A">
        <w:t xml:space="preserve"> individuals,</w:t>
      </w:r>
      <w:r w:rsidR="000D5002" w:rsidRPr="00886C8A">
        <w:t xml:space="preserve"> populations</w:t>
      </w:r>
      <w:r w:rsidR="00B810D2" w:rsidRPr="00886C8A">
        <w:t>,</w:t>
      </w:r>
      <w:r w:rsidR="00701374" w:rsidRPr="00886C8A">
        <w:t xml:space="preserve"> and</w:t>
      </w:r>
      <w:r w:rsidR="00B810D2" w:rsidRPr="00886C8A">
        <w:t xml:space="preserve"> </w:t>
      </w:r>
      <w:r w:rsidR="00701374" w:rsidRPr="00886C8A">
        <w:t>species</w:t>
      </w:r>
      <w:r w:rsidR="00B810D2" w:rsidRPr="00886C8A">
        <w:t>,</w:t>
      </w:r>
      <w:r w:rsidR="000D5002" w:rsidRPr="00886C8A">
        <w:t xml:space="preserve"> </w:t>
      </w:r>
      <w:r w:rsidR="00CA0EAD" w:rsidRPr="00886C8A">
        <w:t>came to the fore in</w:t>
      </w:r>
      <w:r w:rsidR="0093152B" w:rsidRPr="00886C8A">
        <w:t xml:space="preserve"> the </w:t>
      </w:r>
      <w:r w:rsidR="00111471" w:rsidRPr="00886C8A">
        <w:t>mid-</w:t>
      </w:r>
      <w:r w:rsidR="0093152B" w:rsidRPr="00886C8A">
        <w:t xml:space="preserve">90s when </w:t>
      </w:r>
      <w:r w:rsidR="008D619F" w:rsidRPr="00886C8A">
        <w:t>researchers</w:t>
      </w:r>
      <w:r w:rsidR="0093152B" w:rsidRPr="00886C8A">
        <w:t xml:space="preserve"> started </w:t>
      </w:r>
      <w:r w:rsidR="008138AE" w:rsidRPr="00886C8A">
        <w:t>considering immunological questions</w:t>
      </w:r>
      <w:r w:rsidR="008D619F" w:rsidRPr="00886C8A">
        <w:t xml:space="preserve"> within </w:t>
      </w:r>
      <w:r w:rsidR="00701374" w:rsidRPr="00886C8A">
        <w:t>an evolutionary ecology</w:t>
      </w:r>
      <w:r w:rsidR="002301B4" w:rsidRPr="00886C8A">
        <w:t xml:space="preserve"> </w:t>
      </w:r>
      <w:r w:rsidR="008D619F" w:rsidRPr="00886C8A">
        <w:t>framework</w:t>
      </w:r>
      <w:r w:rsidR="00EC4A07">
        <w:t>: This</w:t>
      </w:r>
      <w:r w:rsidR="00B810D2" w:rsidRPr="00886C8A">
        <w:t xml:space="preserve"> became known as the field of</w:t>
      </w:r>
      <w:r w:rsidR="00701374" w:rsidRPr="00886C8A">
        <w:t xml:space="preserve"> ecological immunology</w:t>
      </w:r>
      <w:r w:rsidR="0043350A" w:rsidRPr="00886C8A">
        <w:t xml:space="preserve"> </w:t>
      </w:r>
      <w:r w:rsidR="0043350A" w:rsidRPr="00886C8A">
        <w:fldChar w:fldCharType="begin"/>
      </w:r>
      <w:r w:rsidR="00210EAC">
        <w:instrText xml:space="preserve"> ADDIN EN.CITE &lt;EndNote&gt;&lt;Cite&gt;&lt;Author&gt;Sheldon&lt;/Author&gt;&lt;Year&gt;1996&lt;/Year&gt;&lt;RecNum&gt;3260&lt;/RecNum&gt;&lt;DisplayText&gt;[1]&lt;/DisplayText&gt;&lt;record&gt;&lt;rec-number&gt;3260&lt;/rec-number&gt;&lt;foreign-keys&gt;&lt;key app="EN" db-id="9xwevv5955xte7edasvx09a82s9psf0r2f9x" timestamp="1618896821" guid="bc425b72-3a7c-4c27-bf93-785d0a70911c"&gt;3260&lt;/key&gt;&lt;/foreign-keys&gt;&lt;ref-type name="Journal Article"&gt;17&lt;/ref-type&gt;&lt;contributors&gt;&lt;authors&gt;&lt;author&gt;Sheldon, Ben C.&lt;/author&gt;&lt;author&gt;Verhulst, Simon&lt;/author&gt;&lt;/authors&gt;&lt;/contributors&gt;&lt;titles&gt;&lt;title&gt;Ecological immunology: costly parasite defences and trade-offs in evolutionary ecology&lt;/title&gt;&lt;secondary-title&gt;Trends in Ecology &amp;amp; Evolution&lt;/secondary-title&gt;&lt;alt-title&gt;Trends in Ecology &amp;amp; Evolution&lt;/alt-title&gt;&lt;short-title&gt;Ecological immunology&lt;/short-title&gt;&lt;/titles&gt;&lt;periodical&gt;&lt;full-title&gt;Trends in ecology &amp;amp; evolution&lt;/full-title&gt;&lt;/periodical&gt;&lt;alt-periodical&gt;&lt;full-title&gt;Trends in ecology &amp;amp; evolution&lt;/full-title&gt;&lt;/alt-periodical&gt;&lt;pages&gt;317-321&lt;/pages&gt;&lt;volume&gt;11&lt;/volume&gt;&lt;number&gt;8&lt;/number&gt;&lt;keywords&gt;&lt;keyword&gt;review&lt;/keyword&gt;&lt;keyword&gt;immunity&lt;/keyword&gt;&lt;keyword&gt;evolution&lt;/keyword&gt;&lt;keyword&gt;trade-offs&lt;/keyword&gt;&lt;keyword&gt;costs&lt;/keyword&gt;&lt;/keywords&gt;&lt;dates&gt;&lt;year&gt;1996&lt;/year&gt;&lt;pub-dates&gt;&lt;date&gt;1996/08//&lt;/date&gt;&lt;/pub-dates&gt;&lt;/dates&gt;&lt;isbn&gt;01695347&lt;/isbn&gt;&lt;urls&gt;&lt;related-urls&gt;&lt;url&gt;https://linkinghub.elsevier.com/retrieve/pii/0169534796100392&lt;/url&gt;&lt;/related-urls&gt;&lt;/urls&gt;&lt;electronic-resource-num&gt;10.1016/0169-5347(96)10039-2&lt;/electronic-resource-num&gt;&lt;remote-database-provider&gt;DOI.org (Crossref)&lt;/remote-database-provider&gt;&lt;language&gt;en&lt;/language&gt;&lt;access-date&gt;2021/02/16/21:21:11&lt;/access-date&gt;&lt;/record&gt;&lt;/Cite&gt;&lt;/EndNote&gt;</w:instrText>
      </w:r>
      <w:r w:rsidR="0043350A" w:rsidRPr="00886C8A">
        <w:fldChar w:fldCharType="separate"/>
      </w:r>
      <w:r w:rsidR="00210EAC">
        <w:rPr>
          <w:noProof/>
        </w:rPr>
        <w:t>[1]</w:t>
      </w:r>
      <w:r w:rsidR="0043350A" w:rsidRPr="00886C8A">
        <w:fldChar w:fldCharType="end"/>
      </w:r>
      <w:r w:rsidR="008D619F" w:rsidRPr="00886C8A">
        <w:t>.</w:t>
      </w:r>
      <w:r w:rsidR="00495DB9" w:rsidRPr="00886C8A">
        <w:t xml:space="preserve"> </w:t>
      </w:r>
      <w:r w:rsidR="00701374" w:rsidRPr="00886C8A">
        <w:t>Physiological and behavioural i</w:t>
      </w:r>
      <w:r w:rsidR="002301B4" w:rsidRPr="00886C8A">
        <w:t xml:space="preserve">mmune </w:t>
      </w:r>
      <w:r w:rsidR="00701374" w:rsidRPr="00886C8A">
        <w:t>defences</w:t>
      </w:r>
      <w:r w:rsidR="0075538D" w:rsidRPr="00886C8A">
        <w:t xml:space="preserve"> to</w:t>
      </w:r>
      <w:r w:rsidR="00701374" w:rsidRPr="00886C8A">
        <w:t>wards</w:t>
      </w:r>
      <w:r w:rsidR="0075538D" w:rsidRPr="00886C8A">
        <w:t xml:space="preserve"> parasites</w:t>
      </w:r>
      <w:r w:rsidR="0043350A" w:rsidRPr="00886C8A">
        <w:t xml:space="preserve"> </w:t>
      </w:r>
      <w:r w:rsidR="0043350A" w:rsidRPr="00886C8A">
        <w:fldChar w:fldCharType="begin"/>
      </w:r>
      <w:r w:rsidR="00210EAC">
        <w:instrText xml:space="preserve"> ADDIN EN.CITE &lt;EndNote&gt;&lt;Cite&gt;&lt;Author&gt;Cotter&lt;/Author&gt;&lt;Year&gt;2022&lt;/Year&gt;&lt;RecNum&gt;3782&lt;/RecNum&gt;&lt;Prefix&gt;see &lt;/Prefix&gt;&lt;Suffix&gt; for a comprehensive definition of the term parasite&lt;/Suffix&gt;&lt;DisplayText&gt;[see 2 for a comprehensive definition of the term parasite]&lt;/DisplayText&gt;&lt;record&gt;&lt;rec-number&gt;3782&lt;/rec-number&gt;&lt;foreign-keys&gt;&lt;key app="EN" db-id="9xwevv5955xte7edasvx09a82s9psf0r2f9x" timestamp="1645877982" guid="1c5d1b2e-b183-44bd-b8b9-ad1066ca39ae"&gt;3782&lt;/key&gt;&lt;/foreign-keys&gt;&lt;ref-type name="Journal Article"&gt;17&lt;/ref-type&gt;&lt;contributors&gt;&lt;authors&gt;&lt;author&gt;Cotter, S. C.&lt;/author&gt;&lt;author&gt;Al Shareefi, E.&lt;/author&gt;&lt;/authors&gt;&lt;/contributors&gt;&lt;auth-address&gt;School of Life Sciences, University of Lincoln, Brayford Pool, Lincoln LN6 7TS, UK. Electronic address: scotter@lincoln.ac.uk.&amp;#xD;Dept of Biology, College of Science for Women, University of Babylon, Hillah-Babil, Iraq.&lt;/auth-address&gt;&lt;titles&gt;&lt;title&gt;Nutritional ecology, infection and immune defence - exploring the mechanisms&lt;/title&gt;&lt;secondary-title&gt;Curr Opin Insect Sci&lt;/secondary-title&gt;&lt;/titles&gt;&lt;periodical&gt;&lt;full-title&gt;Curr Opin Insect Sci&lt;/full-title&gt;&lt;/periodical&gt;&lt;pages&gt;100862&lt;/pages&gt;&lt;volume&gt;50&lt;/volume&gt;&lt;edition&gt;2021/12/25&lt;/edition&gt;&lt;dates&gt;&lt;year&gt;2022&lt;/year&gt;&lt;pub-dates&gt;&lt;date&gt;Dec 22&lt;/date&gt;&lt;/pub-dates&gt;&lt;/dates&gt;&lt;isbn&gt;2214-5753 (Electronic)&lt;/isbn&gt;&lt;accession-num&gt;34952240&lt;/accession-num&gt;&lt;urls&gt;&lt;related-urls&gt;&lt;url&gt;https://www.ncbi.nlm.nih.gov/pubmed/34952240&lt;/url&gt;&lt;/related-urls&gt;&lt;/urls&gt;&lt;electronic-resource-num&gt;10.1016/j.cois.2021.12.002&lt;/electronic-resource-num&gt;&lt;/record&gt;&lt;/Cite&gt;&lt;/EndNote&gt;</w:instrText>
      </w:r>
      <w:r w:rsidR="0043350A" w:rsidRPr="00886C8A">
        <w:fldChar w:fldCharType="separate"/>
      </w:r>
      <w:r w:rsidR="00210EAC">
        <w:rPr>
          <w:noProof/>
        </w:rPr>
        <w:t>[see 2 for a comprehensive definition of the term parasite]</w:t>
      </w:r>
      <w:r w:rsidR="0043350A" w:rsidRPr="00886C8A">
        <w:fldChar w:fldCharType="end"/>
      </w:r>
      <w:r w:rsidR="009B5FB1" w:rsidRPr="00886C8A">
        <w:t xml:space="preserve"> </w:t>
      </w:r>
      <w:r w:rsidR="0075538D" w:rsidRPr="00886C8A">
        <w:t>are not uniform</w:t>
      </w:r>
      <w:r w:rsidR="00475DA0" w:rsidRPr="00886C8A">
        <w:t>; their</w:t>
      </w:r>
      <w:r w:rsidR="0075538D" w:rsidRPr="00886C8A">
        <w:t xml:space="preserve"> </w:t>
      </w:r>
      <w:r w:rsidR="002301B4" w:rsidRPr="00886C8A">
        <w:t xml:space="preserve">quantity and quality </w:t>
      </w:r>
      <w:r w:rsidR="00475DA0" w:rsidRPr="00886C8A">
        <w:t>will be determined by a</w:t>
      </w:r>
      <w:r w:rsidR="002301B4" w:rsidRPr="00886C8A">
        <w:t xml:space="preserve"> multitude of factors </w:t>
      </w:r>
      <w:r w:rsidR="00AA7049" w:rsidRPr="00886C8A">
        <w:t>such as</w:t>
      </w:r>
      <w:r w:rsidR="00701374" w:rsidRPr="00886C8A">
        <w:t xml:space="preserve"> the</w:t>
      </w:r>
      <w:r w:rsidR="002301B4" w:rsidRPr="00886C8A">
        <w:t xml:space="preserve"> </w:t>
      </w:r>
      <w:r w:rsidR="00847743" w:rsidRPr="00886C8A">
        <w:t>host’s</w:t>
      </w:r>
      <w:r w:rsidR="00B02127" w:rsidRPr="00886C8A">
        <w:t xml:space="preserve"> genotype</w:t>
      </w:r>
      <w:r w:rsidR="002301B4" w:rsidRPr="00886C8A">
        <w:t xml:space="preserve">, </w:t>
      </w:r>
      <w:r w:rsidR="00853625" w:rsidRPr="00886C8A">
        <w:t>life-history</w:t>
      </w:r>
      <w:r w:rsidR="00AA7049" w:rsidRPr="00886C8A">
        <w:t xml:space="preserve"> stage</w:t>
      </w:r>
      <w:r w:rsidR="00B02127" w:rsidRPr="00886C8A">
        <w:t>, environment</w:t>
      </w:r>
      <w:r w:rsidR="00750D37" w:rsidRPr="00886C8A">
        <w:t xml:space="preserve">al </w:t>
      </w:r>
      <w:r w:rsidR="000C54EC" w:rsidRPr="00886C8A">
        <w:t>conditions</w:t>
      </w:r>
      <w:r w:rsidR="00701374" w:rsidRPr="00886C8A">
        <w:t>,</w:t>
      </w:r>
      <w:r w:rsidR="00B02127" w:rsidRPr="00886C8A">
        <w:t xml:space="preserve"> nutritional status, </w:t>
      </w:r>
      <w:r w:rsidR="00701374" w:rsidRPr="00886C8A">
        <w:t>and</w:t>
      </w:r>
      <w:r w:rsidR="00E379B2" w:rsidRPr="00886C8A">
        <w:t xml:space="preserve"> previous evolutionary experience</w:t>
      </w:r>
      <w:r w:rsidR="00B02127" w:rsidRPr="00886C8A">
        <w:t xml:space="preserve"> with the parasite</w:t>
      </w:r>
      <w:r w:rsidR="00EC47C4" w:rsidRPr="00886C8A">
        <w:t xml:space="preserve"> </w:t>
      </w:r>
      <w:r w:rsidR="00EC47C4" w:rsidRPr="00886C8A">
        <w:fldChar w:fldCharType="begin"/>
      </w:r>
      <w:r w:rsidR="00210EAC">
        <w:instrText xml:space="preserve"> ADDIN EN.CITE &lt;EndNote&gt;&lt;Cite&gt;&lt;Author&gt;Schoenle&lt;/Author&gt;&lt;Year&gt;2018&lt;/Year&gt;&lt;RecNum&gt;3785&lt;/RecNum&gt;&lt;DisplayText&gt;[3]&lt;/DisplayText&gt;&lt;record&gt;&lt;rec-number&gt;3785&lt;/rec-number&gt;&lt;foreign-keys&gt;&lt;key app="EN" db-id="9xwevv5955xte7edasvx09a82s9psf0r2f9x" timestamp="1645878581" guid="505b6cd5-60e3-4e20-ae59-96b49c3de60b"&gt;3785&lt;/key&gt;&lt;/foreign-keys&gt;&lt;ref-type name="Book Section"&gt;5&lt;/ref-type&gt;&lt;contributors&gt;&lt;authors&gt;&lt;author&gt;Schoenle, L.A.&lt;/author&gt;&lt;author&gt;Downs, C.J.&lt;/author&gt;&lt;author&gt;Martin, L.B.&lt;/author&gt;&lt;/authors&gt;&lt;secondary-authors&gt;&lt;author&gt;Cooper, E.L.&lt;/author&gt;&lt;/secondary-authors&gt;&lt;/contributors&gt;&lt;titles&gt;&lt;title&gt;An introduction to ecoimmunology&lt;/title&gt;&lt;secondary-title&gt;Advances in Comparative Immunology&lt;/secondary-title&gt;&lt;/titles&gt;&lt;dates&gt;&lt;year&gt;2018&lt;/year&gt;&lt;/dates&gt;&lt;pub-location&gt;Cham.&lt;/pub-location&gt;&lt;publisher&gt;Springer&lt;/publisher&gt;&lt;urls&gt;&lt;/urls&gt;&lt;/record&gt;&lt;/Cite&gt;&lt;/EndNote&gt;</w:instrText>
      </w:r>
      <w:r w:rsidR="00EC47C4" w:rsidRPr="00886C8A">
        <w:fldChar w:fldCharType="separate"/>
      </w:r>
      <w:r w:rsidR="00210EAC">
        <w:rPr>
          <w:noProof/>
        </w:rPr>
        <w:t>[3]</w:t>
      </w:r>
      <w:r w:rsidR="00EC47C4" w:rsidRPr="00886C8A">
        <w:fldChar w:fldCharType="end"/>
      </w:r>
      <w:r w:rsidR="00B02127" w:rsidRPr="00886C8A">
        <w:t>.</w:t>
      </w:r>
      <w:r w:rsidR="004C5C12" w:rsidRPr="00886C8A">
        <w:t xml:space="preserve"> </w:t>
      </w:r>
      <w:r w:rsidR="00701374" w:rsidRPr="00886C8A">
        <w:t>Ecological immunology tries to understand the</w:t>
      </w:r>
      <w:r w:rsidR="004C5C12" w:rsidRPr="00886C8A">
        <w:t xml:space="preserve"> </w:t>
      </w:r>
      <w:r w:rsidR="00847743" w:rsidRPr="00886C8A">
        <w:t>importance</w:t>
      </w:r>
      <w:r w:rsidR="00121EDC" w:rsidRPr="00886C8A">
        <w:t xml:space="preserve"> of </w:t>
      </w:r>
      <w:r w:rsidR="00393BDB" w:rsidRPr="00886C8A">
        <w:t>these</w:t>
      </w:r>
      <w:r w:rsidR="00121EDC" w:rsidRPr="00886C8A">
        <w:t xml:space="preserve"> factors </w:t>
      </w:r>
      <w:r w:rsidR="00847743" w:rsidRPr="00886C8A">
        <w:t xml:space="preserve">in </w:t>
      </w:r>
      <w:r w:rsidR="000C54EC" w:rsidRPr="00886C8A">
        <w:t xml:space="preserve">shaping </w:t>
      </w:r>
      <w:r w:rsidR="00847743" w:rsidRPr="00886C8A">
        <w:t>disease defence</w:t>
      </w:r>
      <w:r w:rsidR="000C54EC" w:rsidRPr="00886C8A">
        <w:t>s</w:t>
      </w:r>
      <w:r w:rsidR="00121EDC" w:rsidRPr="00886C8A">
        <w:t xml:space="preserve"> and the resulting consequences of immunological heterogeneity </w:t>
      </w:r>
      <w:r w:rsidR="00847743" w:rsidRPr="00886C8A">
        <w:t>on</w:t>
      </w:r>
      <w:r w:rsidR="00121EDC" w:rsidRPr="00886C8A">
        <w:t xml:space="preserve"> both host and parasite populations</w:t>
      </w:r>
      <w:r w:rsidR="00EC47C4" w:rsidRPr="00886C8A">
        <w:t xml:space="preserve"> </w:t>
      </w:r>
      <w:r w:rsidR="00EC47C4" w:rsidRPr="00886C8A">
        <w:fldChar w:fldCharType="begin">
          <w:fldData xml:space="preserve">PEVuZE5vdGU+PENpdGU+PEF1dGhvcj5TY2htaWQtSGVtcGVsPC9BdXRob3I+PFllYXI+MjAwMzwv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</w:fldData>
        </w:fldChar>
      </w:r>
      <w:r w:rsidR="00210EAC">
        <w:instrText xml:space="preserve"> ADDIN EN.CITE </w:instrText>
      </w:r>
      <w:r w:rsidR="00210EAC">
        <w:fldChar w:fldCharType="begin">
          <w:fldData xml:space="preserve">PEVuZE5vdGU+PENpdGU+PEF1dGhvcj5TY2htaWQtSGVtcGVsPC9BdXRob3I+PFllYXI+MjAwMzwv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</w:fldData>
        </w:fldChar>
      </w:r>
      <w:r w:rsidR="00210EAC">
        <w:instrText xml:space="preserve"> ADDIN EN.CITE.DATA </w:instrText>
      </w:r>
      <w:r w:rsidR="00210EAC">
        <w:fldChar w:fldCharType="end"/>
      </w:r>
      <w:r w:rsidR="00EC47C4" w:rsidRPr="00886C8A">
        <w:fldChar w:fldCharType="separate"/>
      </w:r>
      <w:r w:rsidR="00210EAC">
        <w:rPr>
          <w:noProof/>
        </w:rPr>
        <w:t>[4, 5]</w:t>
      </w:r>
      <w:r w:rsidR="00EC47C4" w:rsidRPr="00886C8A">
        <w:fldChar w:fldCharType="end"/>
      </w:r>
      <w:r w:rsidR="004151E6" w:rsidRPr="00886C8A">
        <w:fldChar w:fldCharType="begin" w:fldLock="1"/>
      </w:r>
      <w:r w:rsidR="00FA2C9D" w:rsidRPr="00886C8A">
        <w:instrText>ADDIN CSL_CITATION {"citationItems":[{"id":"ITEM-1","itemData":{"author":[{"dropping-particle":"","family":"Rolff","given":"J","non-dropping-particle":"","parse-names":false,"suffix":""},{"dropping-particle":"","family":"Siva-Jothy","given":"Michael T","non-dropping-particle":"","parse-names":false,"suffix":""}],"container-title":"Science","id":"ITEM-1","issue":"5632","issued":{"date-parts":[["2003"]]},"page":"472-475","title":"Invertebrate ecological immunology","type":"article-journal","volume":"301"},"uris":["http://www.mendeley.com/documents/?uuid=b4a6d652-92e6-4413-9bf3-3405a70e6b57"]},{"id":"ITEM-2","itemData":{"DOI":"10.1098/rspb.2002.2265","ISSN":"14712970","abstract":"The evolutionary-ecology approach to studying immune defences has generated a number of hypotheses that help to explain the observed variance in responses. Here, selected topics are reviewed in an attempt to identify the common problems, connections and generalities of the approach. In particular, the cost of immune defence, response specificity, sexual selection, neighbourhood effects and questions of optimal defence portfolios are discussed. While these questions still warrant further investigation, future challenges are the development of synthetic concepts for vertebrate and invertebrate systems and also of the theory that predicts immune responses based on a priori principles of evolutionary ecology.","author":[{"dropping-particle":"","family":"Schmid-Hempel","given":"Paul","non-dropping-particle":"","parse-names":false,"suffix":""}],"container-title":"Proceedings of the Royal Society B: Biological Sciences","id":"ITEM-2","issue":"1513","issued":{"date-parts":[["2003"]]},"page":"357-366","title":"Variation in immune defence as a question of evolutionary ecology","type":"article-journal","volume":"270"},"uris":["http://www.mendeley.com/documents/?uuid=abbafc20-218b-461f-ba0e-63d7b1f17d60"]}],"mendeley":{"formattedCitation":"(Rolff and Siva-Jothy 2003; Schmid-Hempel 2003)","plainTextFormattedCitation":"(Rolff and Siva-Jothy 2003; Schmid-Hempel 2003)","previouslyFormattedCitation":"(Rolff and Siva-Jothy 2003; Schmid-Hempel 2003)"},"properties":{"noteIndex":0},"schema":"https://github.com/citation-style-language/schema/raw/master/csl-citation.json"}</w:instrText>
      </w:r>
      <w:r w:rsidR="004151E6" w:rsidRPr="00886C8A">
        <w:fldChar w:fldCharType="end"/>
      </w:r>
      <w:r w:rsidR="004151E6" w:rsidRPr="00886C8A">
        <w:t>.</w:t>
      </w:r>
      <w:r w:rsidR="00704E03" w:rsidRPr="00886C8A">
        <w:t xml:space="preserve"> </w:t>
      </w:r>
      <w:r w:rsidR="00486E54" w:rsidRPr="00886C8A">
        <w:t>The framework</w:t>
      </w:r>
      <w:r w:rsidR="00704E03" w:rsidRPr="00886C8A">
        <w:t xml:space="preserve"> can be</w:t>
      </w:r>
      <w:r w:rsidR="00704E03" w:rsidRPr="00886C8A">
        <w:rPr>
          <w:rFonts w:cs="Times New Roman"/>
          <w:bCs/>
          <w:szCs w:val="24"/>
        </w:rPr>
        <w:t xml:space="preserve"> used to </w:t>
      </w:r>
      <w:r w:rsidR="00704E03" w:rsidRPr="00886C8A">
        <w:t>help guide public health, wildlife and agricultural decisions</w:t>
      </w:r>
      <w:r w:rsidR="00EC47C4" w:rsidRPr="00886C8A">
        <w:t xml:space="preserve"> </w:t>
      </w:r>
      <w:r w:rsidR="00EC47C4" w:rsidRPr="00886C8A">
        <w:fldChar w:fldCharType="begin">
          <w:fldData xml:space="preserve">PEVuZE5vdGU+PENpdGU+PEF1dGhvcj5TY2hvZW5sZTwvQXV0aG9yPjxZZWFyPjIwMTg8L1llYXI+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</w:fldData>
        </w:fldChar>
      </w:r>
      <w:r w:rsidR="00210EAC">
        <w:instrText xml:space="preserve"> ADDIN EN.CITE </w:instrText>
      </w:r>
      <w:r w:rsidR="00210EAC">
        <w:fldChar w:fldCharType="begin">
          <w:fldData xml:space="preserve">PEVuZE5vdGU+PENpdGU+PEF1dGhvcj5TY2hvZW5sZTwvQXV0aG9yPjxZZWFyPjIwMTg8L1llYXI+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</w:fldData>
        </w:fldChar>
      </w:r>
      <w:r w:rsidR="00210EAC">
        <w:instrText xml:space="preserve"> ADDIN EN.CITE.DATA </w:instrText>
      </w:r>
      <w:r w:rsidR="00210EAC">
        <w:fldChar w:fldCharType="end"/>
      </w:r>
      <w:r w:rsidR="00EC47C4" w:rsidRPr="00886C8A">
        <w:fldChar w:fldCharType="separate"/>
      </w:r>
      <w:r w:rsidR="00210EAC">
        <w:rPr>
          <w:noProof/>
        </w:rPr>
        <w:t>[3, 6]</w:t>
      </w:r>
      <w:r w:rsidR="00EC47C4" w:rsidRPr="00886C8A">
        <w:fldChar w:fldCharType="end"/>
      </w:r>
      <w:r w:rsidR="00704E03" w:rsidRPr="00886C8A">
        <w:t>, but also</w:t>
      </w:r>
      <w:r w:rsidR="009B4AC7">
        <w:t xml:space="preserve"> to</w:t>
      </w:r>
      <w:r w:rsidR="00704E03" w:rsidRPr="00886C8A">
        <w:t xml:space="preserve"> inform parasite epidemiology and disease emergence</w:t>
      </w:r>
      <w:r w:rsidR="00FC1F99" w:rsidRPr="00886C8A">
        <w:t xml:space="preserve"> </w:t>
      </w:r>
      <w:r w:rsidR="00FC1F99" w:rsidRPr="00886C8A">
        <w:fldChar w:fldCharType="begin">
          <w:fldData xml:space="preserve">PEVuZE5vdGU+PENpdGU+PEF1dGhvcj5IYXdsZXk8L0F1dGhvcj48WWVhcj4yMDExPC9ZZWFyPjxS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=
</w:fldData>
        </w:fldChar>
      </w:r>
      <w:r w:rsidR="00210EAC">
        <w:instrText xml:space="preserve"> ADDIN EN.CITE </w:instrText>
      </w:r>
      <w:r w:rsidR="00210EAC">
        <w:fldChar w:fldCharType="begin">
          <w:fldData xml:space="preserve">PEVuZE5vdGU+PENpdGU+PEF1dGhvcj5IYXdsZXk8L0F1dGhvcj48WWVhcj4yMDExPC9ZZWFyPjxS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=
</w:fldData>
        </w:fldChar>
      </w:r>
      <w:r w:rsidR="00210EAC">
        <w:instrText xml:space="preserve"> ADDIN EN.CITE.DATA </w:instrText>
      </w:r>
      <w:r w:rsidR="00210EAC">
        <w:fldChar w:fldCharType="end"/>
      </w:r>
      <w:r w:rsidR="00FC1F99" w:rsidRPr="00886C8A">
        <w:fldChar w:fldCharType="separate"/>
      </w:r>
      <w:r w:rsidR="00210EAC">
        <w:rPr>
          <w:noProof/>
        </w:rPr>
        <w:t>[7, 8]</w:t>
      </w:r>
      <w:r w:rsidR="00FC1F99" w:rsidRPr="00886C8A">
        <w:fldChar w:fldCharType="end"/>
      </w:r>
      <w:r w:rsidR="00FC1F99" w:rsidRPr="00886C8A">
        <w:t xml:space="preserve"> </w:t>
      </w:r>
      <w:r w:rsidR="00704E03" w:rsidRPr="00886C8A">
        <w:t xml:space="preserve">by connecting the within- and between-host </w:t>
      </w:r>
      <w:r w:rsidR="00EC4A07">
        <w:t xml:space="preserve">infection </w:t>
      </w:r>
      <w:r w:rsidR="00704E03" w:rsidRPr="00886C8A">
        <w:t>processes.</w:t>
      </w:r>
    </w:p>
    <w:p w14:paraId="0D4F098F" w14:textId="79855256" w:rsidR="00BF38DE" w:rsidRPr="00886C8A" w:rsidRDefault="00701374" w:rsidP="003104DC">
      <w:pPr>
        <w:spacing w:line="288" w:lineRule="auto"/>
      </w:pPr>
      <w:r w:rsidRPr="00886C8A">
        <w:t xml:space="preserve">A central cornerstone of ecological immunology is </w:t>
      </w:r>
      <w:r w:rsidR="00966FEB" w:rsidRPr="00886C8A">
        <w:t>the</w:t>
      </w:r>
      <w:r w:rsidRPr="00886C8A">
        <w:t xml:space="preserve"> idea that immune defences can be costly, and as such they can be </w:t>
      </w:r>
      <w:r w:rsidR="00BE72CB" w:rsidRPr="00886C8A">
        <w:t>trade</w:t>
      </w:r>
      <w:r w:rsidR="009663DF" w:rsidRPr="00886C8A">
        <w:t>d</w:t>
      </w:r>
      <w:r w:rsidR="00BE72CB" w:rsidRPr="00886C8A">
        <w:t>-off with</w:t>
      </w:r>
      <w:r w:rsidRPr="00886C8A">
        <w:t xml:space="preserve"> </w:t>
      </w:r>
      <w:r w:rsidR="009663DF" w:rsidRPr="00886C8A">
        <w:t>other</w:t>
      </w:r>
      <w:r w:rsidRPr="00886C8A">
        <w:t xml:space="preserve"> life history traits</w:t>
      </w:r>
      <w:r w:rsidR="009663DF" w:rsidRPr="00886C8A">
        <w:t xml:space="preserve"> </w:t>
      </w:r>
      <w:r w:rsidR="005A12CD">
        <w:fldChar w:fldCharType="begin"/>
      </w:r>
      <w:r w:rsidR="00D44286">
        <w:instrText xml:space="preserve"> ADDIN EN.CITE &lt;EndNote&gt;&lt;Cite&gt;&lt;Author&gt;Schmid-Hempel&lt;/Author&gt;&lt;Year&gt;2021&lt;/Year&gt;&lt;RecNum&gt;3753&lt;/RecNum&gt;&lt;DisplayText&gt;[9, 10]&lt;/DisplayText&gt;&lt;record&gt;&lt;rec-number&gt;3753&lt;/rec-number&gt;&lt;foreign-keys&gt;&lt;key app="EN" db-id="9xwevv5955xte7edasvx09a82s9psf0r2f9x" timestamp="1629398655" guid="bd969cf8-6abf-4903-a20a-2b705c49c4ee"&gt;3753&lt;/key&gt;&lt;/foreign-keys&gt;&lt;ref-type name="Book"&gt;6&lt;/ref-type&gt;&lt;contributors&gt;&lt;authors&gt;&lt;author&gt;Schmid-Hempel, P&lt;/author&gt;&lt;/authors&gt;&lt;/contributors&gt;&lt;titles&gt;&lt;title&gt;Evolutionary Parasitology&lt;/title&gt;&lt;/titles&gt;&lt;edition&gt;2nd&lt;/edition&gt;&lt;dates&gt;&lt;year&gt;2021&lt;/year&gt;&lt;/dates&gt;&lt;publisher&gt;Oxford University Press&lt;/publisher&gt;&lt;urls&gt;&lt;/urls&gt;&lt;/record&gt;&lt;/Cite&gt;&lt;Cite&gt;&lt;Author&gt;McKean&lt;/Author&gt;&lt;Year&gt;2011&lt;/Year&gt;&lt;RecNum&gt;3889&lt;/RecNum&gt;&lt;record&gt;&lt;rec-number&gt;3889&lt;/rec-number&gt;&lt;foreign-keys&gt;&lt;key app="EN" db-id="9xwevv5955xte7edasvx09a82s9psf0r2f9x" timestamp="1646985518" guid="7a5817a2-8057-4b53-aa30-baa1ca432222"&gt;3889&lt;/key&gt;&lt;/foreign-keys&gt;&lt;ref-type name="Book Section"&gt;5&lt;/ref-type&gt;&lt;contributors&gt;&lt;authors&gt;&lt;author&gt;McKean, K.A.&lt;/author&gt;&lt;author&gt;Lazzaro, B.P.&lt;/author&gt;&lt;/authors&gt;&lt;secondary-authors&gt;&lt;author&gt;Flatt, Thomas&lt;/author&gt;&lt;author&gt;Heyland, Andreas&lt;/author&gt;&lt;/secondary-authors&gt;&lt;/contributors&gt;&lt;titles&gt;&lt;title&gt;The costs of immunity and the evolution of immunological defense mechanisms&lt;/title&gt;&lt;secondary-title&gt;Mechanisms of life history evolution&lt;/secondary-title&gt;&lt;/titles&gt;&lt;dates&gt;&lt;year&gt;2011&lt;/year&gt;&lt;/dates&gt;&lt;pub-location&gt;Oxford&lt;/pub-location&gt;&lt;publisher&gt;Oxford University Press&lt;/publisher&gt;&lt;urls&gt;&lt;/urls&gt;&lt;/record&gt;&lt;/Cite&gt;&lt;/EndNote&gt;</w:instrText>
      </w:r>
      <w:r w:rsidR="005A12CD">
        <w:fldChar w:fldCharType="separate"/>
      </w:r>
      <w:r w:rsidR="005A12CD">
        <w:rPr>
          <w:noProof/>
        </w:rPr>
        <w:t>[9, 10]</w:t>
      </w:r>
      <w:r w:rsidR="005A12CD">
        <w:fldChar w:fldCharType="end"/>
      </w:r>
      <w:r w:rsidR="00D44286">
        <w:t xml:space="preserve">, </w:t>
      </w:r>
      <w:r w:rsidR="005B308F">
        <w:t>for example,</w:t>
      </w:r>
      <w:r w:rsidR="00D44286">
        <w:t xml:space="preserve"> longevity </w:t>
      </w:r>
      <w:r w:rsidR="00D44286">
        <w:fldChar w:fldCharType="begin">
          <w:fldData xml:space="preserve">PEVuZE5vdGU+PENpdGU+PEF1dGhvcj5TaGFocmVzdGFuaTwvQXV0aG9yPjxZZWFyPjIwMjE8L1ll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</w:fldData>
        </w:fldChar>
      </w:r>
      <w:r w:rsidR="00B40F65">
        <w:instrText xml:space="preserve"> ADDIN EN.CITE </w:instrText>
      </w:r>
      <w:r w:rsidR="00B40F65">
        <w:fldChar w:fldCharType="begin">
          <w:fldData xml:space="preserve">PEVuZE5vdGU+PENpdGU+PEF1dGhvcj5TaGFocmVzdGFuaTwvQXV0aG9yPjxZZWFyPjIwMjE8L1ll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</w:fldData>
        </w:fldChar>
      </w:r>
      <w:r w:rsidR="00B40F65">
        <w:instrText xml:space="preserve"> ADDIN EN.CITE.DATA </w:instrText>
      </w:r>
      <w:r w:rsidR="00B40F65">
        <w:fldChar w:fldCharType="end"/>
      </w:r>
      <w:r w:rsidR="00D44286">
        <w:fldChar w:fldCharType="separate"/>
      </w:r>
      <w:r w:rsidR="00D44286">
        <w:rPr>
          <w:noProof/>
        </w:rPr>
        <w:t>[11]</w:t>
      </w:r>
      <w:r w:rsidR="00D44286">
        <w:fldChar w:fldCharType="end"/>
      </w:r>
      <w:r w:rsidR="00562718" w:rsidRPr="00886C8A">
        <w:t>.</w:t>
      </w:r>
      <w:r w:rsidR="004B4200" w:rsidRPr="00886C8A">
        <w:t xml:space="preserve"> </w:t>
      </w:r>
      <w:r w:rsidRPr="00886C8A">
        <w:t xml:space="preserve">Costs </w:t>
      </w:r>
      <w:r w:rsidR="00FB4983">
        <w:t>can be</w:t>
      </w:r>
      <w:r w:rsidR="00E72EEF">
        <w:t xml:space="preserve"> </w:t>
      </w:r>
      <w:r w:rsidR="00FB4983">
        <w:t>due to the evolution, maintenance or deployment of immune defences, which ca</w:t>
      </w:r>
      <w:r w:rsidR="006B4209">
        <w:t xml:space="preserve">n act at a physiological or genetic level </w:t>
      </w:r>
      <w:r w:rsidR="00A83F23">
        <w:fldChar w:fldCharType="begin"/>
      </w:r>
      <w:r w:rsidR="00210EAC">
        <w:instrText xml:space="preserve"> ADDIN EN.CITE &lt;EndNote&gt;&lt;Cite&gt;&lt;Author&gt;Schmid-Hempel&lt;/Author&gt;&lt;Year&gt;2021&lt;/Year&gt;&lt;RecNum&gt;3753&lt;/RecNum&gt;&lt;DisplayText&gt;[9]&lt;/DisplayText&gt;&lt;record&gt;&lt;rec-number&gt;3753&lt;/rec-number&gt;&lt;foreign-keys&gt;&lt;key app="EN" db-id="9xwevv5955xte7edasvx09a82s9psf0r2f9x" timestamp="1629398655" guid="bd969cf8-6abf-4903-a20a-2b705c49c4ee"&gt;3753&lt;/key&gt;&lt;/foreign-keys&gt;&lt;ref-type name="Book"&gt;6&lt;/ref-type&gt;&lt;contributors&gt;&lt;authors&gt;&lt;author&gt;Schmid-Hempel, P&lt;/author&gt;&lt;/authors&gt;&lt;/contributors&gt;&lt;titles&gt;&lt;title&gt;Evolutionary Parasitology&lt;/title&gt;&lt;/titles&gt;&lt;edition&gt;2nd&lt;/edition&gt;&lt;dates&gt;&lt;year&gt;2021&lt;/year&gt;&lt;/dates&gt;&lt;publisher&gt;Oxford University Press&lt;/publisher&gt;&lt;urls&gt;&lt;/urls&gt;&lt;/record&gt;&lt;/Cite&gt;&lt;/EndNote&gt;</w:instrText>
      </w:r>
      <w:r w:rsidR="00A83F23">
        <w:fldChar w:fldCharType="separate"/>
      </w:r>
      <w:r w:rsidR="00210EAC">
        <w:rPr>
          <w:noProof/>
        </w:rPr>
        <w:t>[9]</w:t>
      </w:r>
      <w:r w:rsidR="00A83F23">
        <w:fldChar w:fldCharType="end"/>
      </w:r>
      <w:r w:rsidR="008138AE" w:rsidRPr="00886C8A">
        <w:t>.</w:t>
      </w:r>
      <w:r w:rsidR="00C66395" w:rsidRPr="00886C8A">
        <w:t xml:space="preserve"> </w:t>
      </w:r>
      <w:r w:rsidRPr="00886C8A">
        <w:t>I</w:t>
      </w:r>
      <w:r w:rsidR="0080798E" w:rsidRPr="00886C8A">
        <w:t xml:space="preserve">ndividuals will experience </w:t>
      </w:r>
      <w:r w:rsidR="009D1121" w:rsidRPr="00886C8A">
        <w:t>c</w:t>
      </w:r>
      <w:r w:rsidR="00DF35B9" w:rsidRPr="00886C8A">
        <w:t>osts</w:t>
      </w:r>
      <w:r w:rsidR="00DD1F18" w:rsidRPr="00886C8A">
        <w:t xml:space="preserve"> </w:t>
      </w:r>
      <w:r w:rsidR="00704E03" w:rsidRPr="00886C8A">
        <w:t xml:space="preserve">of </w:t>
      </w:r>
      <w:r w:rsidR="00DD1F18" w:rsidRPr="00886C8A">
        <w:t>varying intensity</w:t>
      </w:r>
      <w:r w:rsidR="00C66395" w:rsidRPr="00886C8A">
        <w:t>,</w:t>
      </w:r>
      <w:r w:rsidR="00D029D6" w:rsidRPr="00886C8A">
        <w:t xml:space="preserve"> </w:t>
      </w:r>
      <w:r w:rsidRPr="00886C8A">
        <w:t xml:space="preserve">and </w:t>
      </w:r>
      <w:r w:rsidR="00011E8D" w:rsidRPr="00886C8A">
        <w:t>the</w:t>
      </w:r>
      <w:r w:rsidR="00704E03" w:rsidRPr="00886C8A">
        <w:t>se</w:t>
      </w:r>
      <w:r w:rsidR="00011E8D" w:rsidRPr="00886C8A">
        <w:t xml:space="preserve"> costs</w:t>
      </w:r>
      <w:r w:rsidR="00C66395" w:rsidRPr="00886C8A">
        <w:t xml:space="preserve"> </w:t>
      </w:r>
      <w:r w:rsidR="00DD1F18" w:rsidRPr="00886C8A">
        <w:t xml:space="preserve">will </w:t>
      </w:r>
      <w:r w:rsidR="008228D5" w:rsidRPr="00886C8A">
        <w:t xml:space="preserve">determine </w:t>
      </w:r>
      <w:r w:rsidR="0020482B" w:rsidRPr="00886C8A">
        <w:t xml:space="preserve">the shape of </w:t>
      </w:r>
      <w:r w:rsidR="008138AE" w:rsidRPr="00886C8A">
        <w:t xml:space="preserve">immune responses </w:t>
      </w:r>
      <w:r w:rsidR="008228D5" w:rsidRPr="00886C8A">
        <w:t>based on</w:t>
      </w:r>
      <w:r w:rsidR="00704E03" w:rsidRPr="00886C8A">
        <w:t xml:space="preserve"> an</w:t>
      </w:r>
      <w:r w:rsidR="008138AE" w:rsidRPr="00886C8A">
        <w:t xml:space="preserve"> </w:t>
      </w:r>
      <w:r w:rsidR="00A66D8A" w:rsidRPr="00886C8A">
        <w:t>individual´s</w:t>
      </w:r>
      <w:r w:rsidR="008138AE" w:rsidRPr="00886C8A">
        <w:t xml:space="preserve"> current ecological setting </w:t>
      </w:r>
      <w:r w:rsidR="00C47B6C" w:rsidRPr="00886C8A">
        <w:t>(resource allocation</w:t>
      </w:r>
      <w:r w:rsidR="00011E8D" w:rsidRPr="00886C8A">
        <w:t xml:space="preserve"> trade-offs</w:t>
      </w:r>
      <w:r w:rsidR="00704E03" w:rsidRPr="00886C8A">
        <w:t xml:space="preserve">), and they </w:t>
      </w:r>
      <w:r w:rsidR="008138AE" w:rsidRPr="00886C8A">
        <w:t xml:space="preserve">will affect the evolution of </w:t>
      </w:r>
      <w:r w:rsidRPr="00886C8A">
        <w:t>defences over a</w:t>
      </w:r>
      <w:r w:rsidR="008138AE" w:rsidRPr="00886C8A">
        <w:t xml:space="preserve"> </w:t>
      </w:r>
      <w:r w:rsidR="00462B98" w:rsidRPr="00886C8A">
        <w:t>longer</w:t>
      </w:r>
      <w:r w:rsidR="008138AE" w:rsidRPr="00886C8A">
        <w:t xml:space="preserve"> </w:t>
      </w:r>
      <w:r w:rsidR="00210EAC" w:rsidRPr="00886C8A">
        <w:t>timescale</w:t>
      </w:r>
      <w:r w:rsidR="00C47B6C" w:rsidRPr="00886C8A">
        <w:t xml:space="preserve"> (evolutionary trade-offs)</w:t>
      </w:r>
      <w:r w:rsidR="00A83F23">
        <w:t xml:space="preserve"> </w:t>
      </w:r>
      <w:r w:rsidR="00A83F23">
        <w:fldChar w:fldCharType="begin">
          <w:fldData xml:space="preserve">PEVuZE5vdGU+PENpdGU+PEF1dGhvcj5TY2htaWQtSGVtcGVsPC9BdXRob3I+PFllYXI+MjAwMzwv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</w:fldData>
        </w:fldChar>
      </w:r>
      <w:r w:rsidR="00D44286">
        <w:instrText xml:space="preserve"> ADDIN EN.CITE </w:instrText>
      </w:r>
      <w:r w:rsidR="00D44286">
        <w:fldChar w:fldCharType="begin">
          <w:fldData xml:space="preserve">PEVuZE5vdGU+PENpdGU+PEF1dGhvcj5TY2htaWQtSGVtcGVsPC9BdXRob3I+PFllYXI+MjAwMzwv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</w:fldData>
        </w:fldChar>
      </w:r>
      <w:r w:rsidR="00D44286">
        <w:instrText xml:space="preserve"> ADDIN EN.CITE.DATA </w:instrText>
      </w:r>
      <w:r w:rsidR="00D44286">
        <w:fldChar w:fldCharType="end"/>
      </w:r>
      <w:r w:rsidR="00A83F23">
        <w:fldChar w:fldCharType="separate"/>
      </w:r>
      <w:r w:rsidR="00D44286">
        <w:rPr>
          <w:noProof/>
        </w:rPr>
        <w:t>[4, 12]</w:t>
      </w:r>
      <w:r w:rsidR="00A83F23">
        <w:fldChar w:fldCharType="end"/>
      </w:r>
      <w:r w:rsidR="008138AE" w:rsidRPr="00886C8A">
        <w:t>.</w:t>
      </w:r>
      <w:r w:rsidR="00AB1DE7" w:rsidRPr="00886C8A">
        <w:t xml:space="preserve"> The ecological immunology field has advanced considerably over the years; it has helped to explain the causes of natural variation in immune phenotypes, including the role of immunity in shaping animal life histories. Moreover, by including the concept of costs, ecological immunology has highlighted important differences in how we think about host defence strategies against disease, for example resistance and tolerance, which both have considerably different outcomes for parasite populations and their evolution</w:t>
      </w:r>
      <w:r w:rsidR="00027695">
        <w:t xml:space="preserve"> </w:t>
      </w:r>
      <w:r w:rsidR="00027695">
        <w:fldChar w:fldCharType="begin">
          <w:fldData xml:space="preserve">PEVuZE5vdGU+PENpdGU+PEF1dGhvcj5Sw6ViZXJnPC9BdXRob3I+PFllYXI+MjAwOTwvWWVhcj48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</w:fldData>
        </w:fldChar>
      </w:r>
      <w:r w:rsidR="00D44286">
        <w:instrText xml:space="preserve"> ADDIN EN.CITE </w:instrText>
      </w:r>
      <w:r w:rsidR="00D44286">
        <w:fldChar w:fldCharType="begin">
          <w:fldData xml:space="preserve">PEVuZE5vdGU+PENpdGU+PEF1dGhvcj5Sw6ViZXJnPC9BdXRob3I+PFllYXI+MjAwOTwvWWVhcj48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</w:fldData>
        </w:fldChar>
      </w:r>
      <w:r w:rsidR="00D44286">
        <w:instrText xml:space="preserve"> ADDIN EN.CITE.DATA </w:instrText>
      </w:r>
      <w:r w:rsidR="00D44286">
        <w:fldChar w:fldCharType="end"/>
      </w:r>
      <w:r w:rsidR="00027695">
        <w:fldChar w:fldCharType="separate"/>
      </w:r>
      <w:r w:rsidR="00D44286">
        <w:rPr>
          <w:noProof/>
        </w:rPr>
        <w:t>[13, 14]</w:t>
      </w:r>
      <w:r w:rsidR="00027695">
        <w:fldChar w:fldCharType="end"/>
      </w:r>
      <w:r w:rsidR="00714BE5" w:rsidRPr="00886C8A">
        <w:t>.</w:t>
      </w:r>
    </w:p>
    <w:p w14:paraId="439504A6" w14:textId="3F57CA2A" w:rsidR="00701374" w:rsidRPr="00886C8A" w:rsidRDefault="00701374" w:rsidP="003104DC">
      <w:pPr>
        <w:spacing w:line="288" w:lineRule="auto"/>
      </w:pPr>
      <w:r w:rsidRPr="00886C8A">
        <w:t>Although e</w:t>
      </w:r>
      <w:r w:rsidR="00462B98" w:rsidRPr="00886C8A">
        <w:t>volutionary</w:t>
      </w:r>
      <w:r w:rsidRPr="00886C8A">
        <w:t xml:space="preserve"> </w:t>
      </w:r>
      <w:r w:rsidR="00462B98" w:rsidRPr="00886C8A">
        <w:t>ecolog</w:t>
      </w:r>
      <w:r w:rsidRPr="00886C8A">
        <w:t>y</w:t>
      </w:r>
      <w:r w:rsidR="00462B98" w:rsidRPr="00886C8A">
        <w:t xml:space="preserve"> principles </w:t>
      </w:r>
      <w:r w:rsidR="00315F67" w:rsidRPr="00886C8A">
        <w:t>can be applied</w:t>
      </w:r>
      <w:r w:rsidRPr="00886C8A">
        <w:t xml:space="preserve"> to defences</w:t>
      </w:r>
      <w:r w:rsidR="00315F67" w:rsidRPr="00886C8A">
        <w:t xml:space="preserve"> across </w:t>
      </w:r>
      <w:r w:rsidRPr="00886C8A">
        <w:t>taxa</w:t>
      </w:r>
      <w:r w:rsidR="00210EAC">
        <w:t xml:space="preserve"> </w:t>
      </w:r>
      <w:r w:rsidR="00210EAC">
        <w:fldChar w:fldCharType="begin">
          <w:fldData xml:space="preserve">PEVuZE5vdGU+PENpdGU+PEF1dGhvcj5Sb2xmZjwvQXV0aG9yPjxZZWFyPjIwMDM8L1llYXI+PFJl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==
</w:fldData>
        </w:fldChar>
      </w:r>
      <w:r w:rsidR="00D44286">
        <w:instrText xml:space="preserve"> ADDIN EN.CITE </w:instrText>
      </w:r>
      <w:r w:rsidR="00D44286">
        <w:fldChar w:fldCharType="begin">
          <w:fldData xml:space="preserve">PEVuZE5vdGU+PENpdGU+PEF1dGhvcj5Sb2xmZjwvQXV0aG9yPjxZZWFyPjIwMDM8L1llYXI+PFJl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==
</w:fldData>
        </w:fldChar>
      </w:r>
      <w:r w:rsidR="00D44286">
        <w:instrText xml:space="preserve"> ADDIN EN.CITE.DATA </w:instrText>
      </w:r>
      <w:r w:rsidR="00D44286">
        <w:fldChar w:fldCharType="end"/>
      </w:r>
      <w:r w:rsidR="00210EAC">
        <w:fldChar w:fldCharType="separate"/>
      </w:r>
      <w:r w:rsidR="00D44286">
        <w:rPr>
          <w:noProof/>
        </w:rPr>
        <w:t>[5, 15]</w:t>
      </w:r>
      <w:r w:rsidR="00210EAC">
        <w:fldChar w:fldCharType="end"/>
      </w:r>
      <w:r w:rsidR="00F61EB8" w:rsidRPr="00886C8A">
        <w:t xml:space="preserve">, </w:t>
      </w:r>
      <w:r w:rsidRPr="00886C8A">
        <w:t>insects have</w:t>
      </w:r>
      <w:r w:rsidR="00BF38DE" w:rsidRPr="00886C8A">
        <w:t xml:space="preserve"> </w:t>
      </w:r>
      <w:r w:rsidR="002A4BF4" w:rsidRPr="00886C8A">
        <w:t>prov</w:t>
      </w:r>
      <w:r w:rsidR="00BF38DE" w:rsidRPr="00886C8A">
        <w:t>en</w:t>
      </w:r>
      <w:r w:rsidR="002A4BF4" w:rsidRPr="00886C8A">
        <w:t xml:space="preserve"> to be</w:t>
      </w:r>
      <w:r w:rsidR="00AB1DE7" w:rsidRPr="00886C8A">
        <w:t xml:space="preserve"> particularly</w:t>
      </w:r>
      <w:r w:rsidR="00DD284C" w:rsidRPr="00886C8A">
        <w:t xml:space="preserve"> valuable models</w:t>
      </w:r>
      <w:r w:rsidR="00275FC5" w:rsidRPr="00886C8A">
        <w:t xml:space="preserve"> </w:t>
      </w:r>
      <w:r w:rsidR="00BF38DE" w:rsidRPr="00886C8A">
        <w:t>for</w:t>
      </w:r>
      <w:r w:rsidR="00DD284C" w:rsidRPr="00886C8A">
        <w:t xml:space="preserve"> </w:t>
      </w:r>
      <w:r w:rsidR="00BF38DE" w:rsidRPr="00886C8A">
        <w:t xml:space="preserve">ecological immunology </w:t>
      </w:r>
      <w:r w:rsidR="00DD284C" w:rsidRPr="00886C8A">
        <w:t>studies</w:t>
      </w:r>
      <w:r w:rsidR="00210EAC">
        <w:t xml:space="preserve"> </w:t>
      </w:r>
      <w:r w:rsidR="00210EAC">
        <w:fldChar w:fldCharType="begin">
          <w:fldData xml:space="preserve">PEVuZE5vdGU+PENpdGU+PEF1dGhvcj5Sb2xmZjwvQXV0aG9yPjxZZWFyPjIwMDM8L1llYXI+PFJl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</w:fldData>
        </w:fldChar>
      </w:r>
      <w:r w:rsidR="00D44286">
        <w:instrText xml:space="preserve"> ADDIN EN.CITE </w:instrText>
      </w:r>
      <w:r w:rsidR="00D44286">
        <w:fldChar w:fldCharType="begin">
          <w:fldData xml:space="preserve">PEVuZE5vdGU+PENpdGU+PEF1dGhvcj5Sb2xmZjwvQXV0aG9yPjxZZWFyPjIwMDM8L1llYXI+PFJl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</w:fldData>
        </w:fldChar>
      </w:r>
      <w:r w:rsidR="00D44286">
        <w:instrText xml:space="preserve"> ADDIN EN.CITE.DATA </w:instrText>
      </w:r>
      <w:r w:rsidR="00D44286">
        <w:fldChar w:fldCharType="end"/>
      </w:r>
      <w:r w:rsidR="00210EAC">
        <w:fldChar w:fldCharType="separate"/>
      </w:r>
      <w:r w:rsidR="00D44286">
        <w:rPr>
          <w:noProof/>
        </w:rPr>
        <w:t>[5, 16]</w:t>
      </w:r>
      <w:r w:rsidR="00210EAC">
        <w:fldChar w:fldCharType="end"/>
      </w:r>
      <w:r w:rsidR="00515FCD" w:rsidRPr="00886C8A">
        <w:t>.</w:t>
      </w:r>
      <w:r w:rsidR="00DA035C" w:rsidRPr="00886C8A">
        <w:t xml:space="preserve"> </w:t>
      </w:r>
      <w:r w:rsidR="00515FCD" w:rsidRPr="00886C8A">
        <w:t>Studies on insects have</w:t>
      </w:r>
      <w:r w:rsidR="0020107E" w:rsidRPr="00886C8A">
        <w:t xml:space="preserve"> </w:t>
      </w:r>
      <w:r w:rsidR="00853FC3" w:rsidRPr="00886C8A">
        <w:t>provid</w:t>
      </w:r>
      <w:r w:rsidR="00515FCD" w:rsidRPr="00886C8A">
        <w:t>ed</w:t>
      </w:r>
      <w:r w:rsidR="002976ED" w:rsidRPr="00886C8A">
        <w:t xml:space="preserve"> </w:t>
      </w:r>
      <w:r w:rsidR="002A4BF4" w:rsidRPr="00886C8A">
        <w:t>insight into</w:t>
      </w:r>
      <w:r w:rsidR="00F61EB8" w:rsidRPr="00886C8A">
        <w:t xml:space="preserve"> </w:t>
      </w:r>
      <w:r w:rsidR="00D6227D" w:rsidRPr="00886C8A">
        <w:t xml:space="preserve">a </w:t>
      </w:r>
      <w:r w:rsidR="00142333" w:rsidRPr="00886C8A">
        <w:t xml:space="preserve">multitude of factors </w:t>
      </w:r>
      <w:r w:rsidR="002A4BF4" w:rsidRPr="00886C8A">
        <w:t xml:space="preserve">that can </w:t>
      </w:r>
      <w:r w:rsidR="00142333" w:rsidRPr="00886C8A">
        <w:t>affec</w:t>
      </w:r>
      <w:r w:rsidR="002A4BF4" w:rsidRPr="00886C8A">
        <w:t>t</w:t>
      </w:r>
      <w:r w:rsidR="00142333" w:rsidRPr="00886C8A">
        <w:t xml:space="preserve"> </w:t>
      </w:r>
      <w:r w:rsidR="00BF38DE" w:rsidRPr="00886C8A">
        <w:t xml:space="preserve">immune defences, </w:t>
      </w:r>
      <w:r w:rsidR="00142333" w:rsidRPr="00886C8A">
        <w:t>parasite infectivity</w:t>
      </w:r>
      <w:r w:rsidR="00BF38DE" w:rsidRPr="00886C8A">
        <w:t>,</w:t>
      </w:r>
      <w:r w:rsidR="00142333" w:rsidRPr="00886C8A">
        <w:t xml:space="preserve"> transmission</w:t>
      </w:r>
      <w:r w:rsidR="00BF38DE" w:rsidRPr="00886C8A">
        <w:t xml:space="preserve"> and host health</w:t>
      </w:r>
      <w:r w:rsidR="00DB1911" w:rsidRPr="00886C8A">
        <w:t xml:space="preserve">; </w:t>
      </w:r>
      <w:r w:rsidR="00D1374F" w:rsidRPr="00886C8A">
        <w:t xml:space="preserve">e.g., </w:t>
      </w:r>
      <w:r w:rsidR="00247E2F" w:rsidRPr="00886C8A">
        <w:t xml:space="preserve">the </w:t>
      </w:r>
      <w:r w:rsidR="00142333" w:rsidRPr="00886C8A">
        <w:t xml:space="preserve">influence of </w:t>
      </w:r>
      <w:r w:rsidR="00142333" w:rsidRPr="00886C8A">
        <w:lastRenderedPageBreak/>
        <w:t>nutrition</w:t>
      </w:r>
      <w:r w:rsidR="00247E2F" w:rsidRPr="00886C8A">
        <w:t xml:space="preserve"> on infection outcome</w:t>
      </w:r>
      <w:r w:rsidR="00492955">
        <w:t xml:space="preserve"> </w:t>
      </w:r>
      <w:r w:rsidR="00492955">
        <w:fldChar w:fldCharType="begin">
          <w:fldData xml:space="preserve">PEVuZE5vdGU+PENpdGU+PEF1dGhvcj5JYXRzZW5rbzwvQXV0aG9yPjxZZWFyPjIwMjA8L1llYXI+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</w:fldData>
        </w:fldChar>
      </w:r>
      <w:r w:rsidR="00B40F65">
        <w:instrText xml:space="preserve"> ADDIN EN.CITE </w:instrText>
      </w:r>
      <w:r w:rsidR="00B40F65">
        <w:fldChar w:fldCharType="begin">
          <w:fldData xml:space="preserve">PEVuZE5vdGU+PENpdGU+PEF1dGhvcj5JYXRzZW5rbzwvQXV0aG9yPjxZZWFyPjIwMjA8L1llYXI+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</w:fldData>
        </w:fldChar>
      </w:r>
      <w:r w:rsidR="00B40F65">
        <w:instrText xml:space="preserve"> ADDIN EN.CITE.DATA </w:instrText>
      </w:r>
      <w:r w:rsidR="00B40F65">
        <w:fldChar w:fldCharType="end"/>
      </w:r>
      <w:r w:rsidR="00492955">
        <w:fldChar w:fldCharType="separate"/>
      </w:r>
      <w:r w:rsidR="00D44286">
        <w:rPr>
          <w:noProof/>
        </w:rPr>
        <w:t>[17, 18]</w:t>
      </w:r>
      <w:r w:rsidR="00492955">
        <w:fldChar w:fldCharType="end"/>
      </w:r>
      <w:r w:rsidR="00247E2F" w:rsidRPr="00886C8A">
        <w:t xml:space="preserve">, </w:t>
      </w:r>
      <w:r w:rsidR="0045786C" w:rsidRPr="00886C8A">
        <w:t>immunological priming and specificity</w:t>
      </w:r>
      <w:r w:rsidR="00BF38DE" w:rsidRPr="00886C8A">
        <w:t xml:space="preserve"> of immune responses</w:t>
      </w:r>
      <w:r w:rsidR="00492955">
        <w:t xml:space="preserve"> </w:t>
      </w:r>
      <w:r w:rsidR="00492955">
        <w:fldChar w:fldCharType="begin">
          <w:fldData xml:space="preserve">PEVuZE5vdGU+PENpdGU+PEF1dGhvcj5TYWRkPC9BdXRob3I+PFllYXI+MjAwNjwvWWVhcj48UmVj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</w:fldData>
        </w:fldChar>
      </w:r>
      <w:r w:rsidR="00D44286">
        <w:instrText xml:space="preserve"> ADDIN EN.CITE </w:instrText>
      </w:r>
      <w:r w:rsidR="00D44286">
        <w:fldChar w:fldCharType="begin">
          <w:fldData xml:space="preserve">PEVuZE5vdGU+PENpdGU+PEF1dGhvcj5TYWRkPC9BdXRob3I+PFllYXI+MjAwNjwvWWVhcj48UmVj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</w:fldData>
        </w:fldChar>
      </w:r>
      <w:r w:rsidR="00D44286">
        <w:instrText xml:space="preserve"> ADDIN EN.CITE.DATA </w:instrText>
      </w:r>
      <w:r w:rsidR="00D44286">
        <w:fldChar w:fldCharType="end"/>
      </w:r>
      <w:r w:rsidR="00492955">
        <w:fldChar w:fldCharType="separate"/>
      </w:r>
      <w:r w:rsidR="00D44286">
        <w:rPr>
          <w:noProof/>
        </w:rPr>
        <w:t>[19, 20]</w:t>
      </w:r>
      <w:r w:rsidR="00492955">
        <w:fldChar w:fldCharType="end"/>
      </w:r>
      <w:r w:rsidR="0044642D" w:rsidRPr="00886C8A">
        <w:t xml:space="preserve">, </w:t>
      </w:r>
      <w:r w:rsidR="00BF38DE" w:rsidRPr="00886C8A">
        <w:t xml:space="preserve">the </w:t>
      </w:r>
      <w:r w:rsidR="0044642D" w:rsidRPr="00886C8A">
        <w:t xml:space="preserve">harm done by the immune system and </w:t>
      </w:r>
      <w:r w:rsidR="002976ED" w:rsidRPr="00886C8A">
        <w:t xml:space="preserve">the </w:t>
      </w:r>
      <w:r w:rsidR="005F766F" w:rsidRPr="00886C8A">
        <w:t xml:space="preserve">necessity </w:t>
      </w:r>
      <w:r w:rsidR="00DB1911" w:rsidRPr="00886C8A">
        <w:t>to</w:t>
      </w:r>
      <w:r w:rsidR="005F766F" w:rsidRPr="00886C8A">
        <w:t xml:space="preserve"> </w:t>
      </w:r>
      <w:r w:rsidR="00DB1911" w:rsidRPr="00886C8A">
        <w:t>protect</w:t>
      </w:r>
      <w:r w:rsidR="0044642D" w:rsidRPr="00886C8A">
        <w:t xml:space="preserve"> against immunopathology</w:t>
      </w:r>
      <w:r w:rsidR="007442A2">
        <w:t xml:space="preserve"> </w:t>
      </w:r>
      <w:r w:rsidR="007442A2">
        <w:fldChar w:fldCharType="begin">
          <w:fldData xml:space="preserve">PEVuZE5vdGU+PENpdGU+PEF1dGhvcj5QdWxsPC9BdXRob3I+PFllYXI+MjAxODwvWWVhcj48UmVj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</w:fldData>
        </w:fldChar>
      </w:r>
      <w:r w:rsidR="00B40F65">
        <w:instrText xml:space="preserve"> ADDIN EN.CITE </w:instrText>
      </w:r>
      <w:r w:rsidR="00B40F65">
        <w:fldChar w:fldCharType="begin">
          <w:fldData xml:space="preserve">PEVuZE5vdGU+PENpdGU+PEF1dGhvcj5QdWxsPC9BdXRob3I+PFllYXI+MjAxODwvWWVhcj48UmVj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</w:fldData>
        </w:fldChar>
      </w:r>
      <w:r w:rsidR="00B40F65">
        <w:instrText xml:space="preserve"> ADDIN EN.CITE.DATA </w:instrText>
      </w:r>
      <w:r w:rsidR="00B40F65">
        <w:fldChar w:fldCharType="end"/>
      </w:r>
      <w:r w:rsidR="007442A2">
        <w:fldChar w:fldCharType="separate"/>
      </w:r>
      <w:r w:rsidR="00D44286">
        <w:rPr>
          <w:noProof/>
        </w:rPr>
        <w:t>[21, 22]</w:t>
      </w:r>
      <w:r w:rsidR="007442A2">
        <w:fldChar w:fldCharType="end"/>
      </w:r>
      <w:r w:rsidR="00F61EB8" w:rsidRPr="00886C8A">
        <w:t>,</w:t>
      </w:r>
      <w:r w:rsidR="00247E2F" w:rsidRPr="00886C8A">
        <w:t xml:space="preserve"> or </w:t>
      </w:r>
      <w:r w:rsidR="003F753C" w:rsidRPr="00886C8A">
        <w:t xml:space="preserve">the influence of host </w:t>
      </w:r>
      <w:r w:rsidR="00F61EB8" w:rsidRPr="00886C8A">
        <w:t xml:space="preserve">defensive </w:t>
      </w:r>
      <w:r w:rsidR="003F753C" w:rsidRPr="00886C8A">
        <w:t xml:space="preserve">behaviour on pathogen communities </w:t>
      </w:r>
      <w:r w:rsidR="002976ED" w:rsidRPr="00886C8A">
        <w:t>and competition outcomes</w:t>
      </w:r>
      <w:r w:rsidR="00F0159C">
        <w:t xml:space="preserve"> </w:t>
      </w:r>
      <w:r w:rsidR="00F0159C">
        <w:fldChar w:fldCharType="begin">
          <w:fldData xml:space="preserve">PEVuZE5vdGU+PENpdGU+PEF1dGhvcj5NaWx1dGlub3ZpYzwvQXV0aG9yPjxZZWFyPjIwMjA8L1ll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</w:fldData>
        </w:fldChar>
      </w:r>
      <w:r w:rsidR="00D44286">
        <w:instrText xml:space="preserve"> ADDIN EN.CITE </w:instrText>
      </w:r>
      <w:r w:rsidR="00D44286">
        <w:fldChar w:fldCharType="begin">
          <w:fldData xml:space="preserve">PEVuZE5vdGU+PENpdGU+PEF1dGhvcj5NaWx1dGlub3ZpYzwvQXV0aG9yPjxZZWFyPjIwMjA8L1ll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</w:fldData>
        </w:fldChar>
      </w:r>
      <w:r w:rsidR="00D44286">
        <w:instrText xml:space="preserve"> ADDIN EN.CITE.DATA </w:instrText>
      </w:r>
      <w:r w:rsidR="00D44286">
        <w:fldChar w:fldCharType="end"/>
      </w:r>
      <w:r w:rsidR="00F0159C">
        <w:fldChar w:fldCharType="separate"/>
      </w:r>
      <w:r w:rsidR="00D44286">
        <w:rPr>
          <w:noProof/>
        </w:rPr>
        <w:t>[23]</w:t>
      </w:r>
      <w:r w:rsidR="00F0159C">
        <w:fldChar w:fldCharType="end"/>
      </w:r>
      <w:r w:rsidR="00247E2F" w:rsidRPr="00886C8A">
        <w:t>.</w:t>
      </w:r>
      <w:r w:rsidR="00AB1DE7" w:rsidRPr="00886C8A">
        <w:t xml:space="preserve"> </w:t>
      </w:r>
      <w:r w:rsidR="002B5FD8" w:rsidRPr="00886C8A">
        <w:t>N</w:t>
      </w:r>
      <w:r w:rsidR="007B514D" w:rsidRPr="00886C8A">
        <w:t>evertheless,</w:t>
      </w:r>
      <w:r w:rsidR="00E61F97" w:rsidRPr="00886C8A">
        <w:t xml:space="preserve"> as</w:t>
      </w:r>
      <w:r w:rsidR="00BF38DE" w:rsidRPr="00886C8A">
        <w:t xml:space="preserve"> the</w:t>
      </w:r>
      <w:r w:rsidR="00E61F97" w:rsidRPr="00886C8A">
        <w:t xml:space="preserve"> articles in this issue address,</w:t>
      </w:r>
      <w:r w:rsidR="007B514D" w:rsidRPr="00886C8A">
        <w:t xml:space="preserve"> </w:t>
      </w:r>
      <w:r w:rsidR="002B5FD8" w:rsidRPr="00886C8A">
        <w:t xml:space="preserve">there are </w:t>
      </w:r>
      <w:r w:rsidR="007B514D" w:rsidRPr="00886C8A">
        <w:t xml:space="preserve">still </w:t>
      </w:r>
      <w:r w:rsidR="00BF38DE" w:rsidRPr="00886C8A">
        <w:t>many</w:t>
      </w:r>
      <w:r w:rsidR="007B514D" w:rsidRPr="00886C8A">
        <w:t xml:space="preserve"> open questions</w:t>
      </w:r>
      <w:r w:rsidR="00D06258" w:rsidRPr="00886C8A">
        <w:t xml:space="preserve"> and </w:t>
      </w:r>
      <w:r w:rsidR="00BF38DE" w:rsidRPr="00886C8A">
        <w:t>ample room</w:t>
      </w:r>
      <w:r w:rsidR="00C8143A" w:rsidRPr="00886C8A">
        <w:t xml:space="preserve"> </w:t>
      </w:r>
      <w:r w:rsidR="00D06258" w:rsidRPr="00886C8A">
        <w:t xml:space="preserve">for the field to </w:t>
      </w:r>
      <w:r w:rsidR="00F466E5" w:rsidRPr="00886C8A">
        <w:t xml:space="preserve">expand </w:t>
      </w:r>
      <w:r w:rsidR="007A6003" w:rsidRPr="00886C8A">
        <w:t>and</w:t>
      </w:r>
      <w:r w:rsidR="00F466E5" w:rsidRPr="00886C8A">
        <w:t xml:space="preserve"> </w:t>
      </w:r>
      <w:r w:rsidR="0034046D" w:rsidRPr="00886C8A">
        <w:t>integrate</w:t>
      </w:r>
      <w:r w:rsidR="00BF38DE" w:rsidRPr="00886C8A">
        <w:t xml:space="preserve"> even further</w:t>
      </w:r>
      <w:r w:rsidR="00F466E5" w:rsidRPr="00886C8A">
        <w:t xml:space="preserve"> with other disciplines</w:t>
      </w:r>
      <w:r w:rsidR="00C75F3C" w:rsidRPr="00886C8A">
        <w:t>.</w:t>
      </w:r>
    </w:p>
    <w:p w14:paraId="1C100D99" w14:textId="77777777" w:rsidR="00711B22" w:rsidRPr="00886C8A" w:rsidRDefault="00711B22" w:rsidP="003104DC">
      <w:pPr>
        <w:spacing w:line="288" w:lineRule="auto"/>
        <w:rPr>
          <w:b/>
          <w:bCs/>
        </w:rPr>
      </w:pPr>
    </w:p>
    <w:p w14:paraId="0522C999" w14:textId="6CFF5FEE" w:rsidR="00711B22" w:rsidRPr="00886C8A" w:rsidRDefault="00711B22" w:rsidP="003104DC">
      <w:pPr>
        <w:spacing w:line="288" w:lineRule="auto"/>
        <w:rPr>
          <w:b/>
          <w:bCs/>
        </w:rPr>
      </w:pPr>
      <w:r w:rsidRPr="00886C8A">
        <w:rPr>
          <w:b/>
          <w:bCs/>
        </w:rPr>
        <w:t>Recent advances in the evolutionary ecology of insect immunity</w:t>
      </w:r>
    </w:p>
    <w:p w14:paraId="1BE41191" w14:textId="328FB884" w:rsidR="00F34378" w:rsidRPr="00886C8A" w:rsidRDefault="00711B22" w:rsidP="003104DC">
      <w:pPr>
        <w:spacing w:line="288" w:lineRule="auto"/>
      </w:pPr>
      <w:r w:rsidRPr="00886C8A">
        <w:t xml:space="preserve">This issue of </w:t>
      </w:r>
      <w:r w:rsidRPr="00886C8A">
        <w:rPr>
          <w:i/>
          <w:iCs/>
        </w:rPr>
        <w:t>Current Opinion in Insect Science</w:t>
      </w:r>
      <w:r w:rsidRPr="00886C8A">
        <w:t xml:space="preserve"> aims to provide an </w:t>
      </w:r>
      <w:r w:rsidR="00F34378" w:rsidRPr="00886C8A">
        <w:t>up-to-date</w:t>
      </w:r>
      <w:r w:rsidR="0041150C" w:rsidRPr="00886C8A">
        <w:t xml:space="preserve"> overview</w:t>
      </w:r>
      <w:r w:rsidR="00B83DFE" w:rsidRPr="00886C8A">
        <w:t xml:space="preserve"> and </w:t>
      </w:r>
      <w:r w:rsidR="00440B8A" w:rsidRPr="00886C8A">
        <w:t xml:space="preserve">a </w:t>
      </w:r>
      <w:r w:rsidR="00B83DFE" w:rsidRPr="00886C8A">
        <w:t xml:space="preserve">look to the future for </w:t>
      </w:r>
      <w:r w:rsidR="004B689F">
        <w:t>nine</w:t>
      </w:r>
      <w:r w:rsidR="00ED7662" w:rsidRPr="00886C8A">
        <w:t xml:space="preserve"> </w:t>
      </w:r>
      <w:r w:rsidR="00D1284E" w:rsidRPr="00886C8A">
        <w:t>themes</w:t>
      </w:r>
      <w:r w:rsidR="0041150C" w:rsidRPr="00886C8A">
        <w:t xml:space="preserve"> </w:t>
      </w:r>
      <w:r w:rsidR="00C64DB6" w:rsidRPr="00886C8A">
        <w:t>o</w:t>
      </w:r>
      <w:r w:rsidR="0041150C" w:rsidRPr="00886C8A">
        <w:t>n the evolutionary ecology of insect immunity</w:t>
      </w:r>
      <w:r w:rsidR="008D42FB" w:rsidRPr="00886C8A">
        <w:t>, which we have identified as</w:t>
      </w:r>
      <w:r w:rsidR="00D1284E" w:rsidRPr="00886C8A">
        <w:t xml:space="preserve"> some of the</w:t>
      </w:r>
      <w:r w:rsidR="008D42FB" w:rsidRPr="00886C8A">
        <w:t xml:space="preserve"> key current or emerging topics</w:t>
      </w:r>
      <w:r w:rsidR="00D1284E" w:rsidRPr="00886C8A">
        <w:t xml:space="preserve"> in the field</w:t>
      </w:r>
      <w:r w:rsidR="0041150C" w:rsidRPr="00886C8A">
        <w:t>.</w:t>
      </w:r>
      <w:r w:rsidR="00DA43B5" w:rsidRPr="00886C8A">
        <w:t xml:space="preserve"> </w:t>
      </w:r>
      <w:r w:rsidR="004D6EAC" w:rsidRPr="00886C8A">
        <w:t>Here,</w:t>
      </w:r>
      <w:r w:rsidR="0041150C" w:rsidRPr="00886C8A">
        <w:t xml:space="preserve"> we introduce the topics</w:t>
      </w:r>
      <w:r w:rsidR="00DD56CD" w:rsidRPr="00886C8A">
        <w:t xml:space="preserve"> presented in this issue</w:t>
      </w:r>
      <w:r w:rsidR="0041150C" w:rsidRPr="00886C8A">
        <w:t xml:space="preserve"> within a temporal and spatial framework, with respect to steps in the infection process, immunological </w:t>
      </w:r>
      <w:r w:rsidR="00D51959" w:rsidRPr="00886C8A">
        <w:t>responses,</w:t>
      </w:r>
      <w:r w:rsidR="0041150C" w:rsidRPr="00886C8A">
        <w:t xml:space="preserve"> and outcomes, together with the ecological and evolutionary processes that affect this framework.</w:t>
      </w:r>
    </w:p>
    <w:p w14:paraId="4A20260F" w14:textId="0144234A" w:rsidR="00767EEE" w:rsidRPr="00886C8A" w:rsidRDefault="00EC4656" w:rsidP="003104DC">
      <w:pPr>
        <w:spacing w:line="288" w:lineRule="auto"/>
        <w:rPr>
          <w:rFonts w:cs="Times New Roman"/>
          <w:bCs/>
          <w:szCs w:val="24"/>
        </w:rPr>
      </w:pPr>
      <w:r w:rsidRPr="00886C8A">
        <w:rPr>
          <w:rFonts w:cs="Times New Roman"/>
          <w:bCs/>
          <w:szCs w:val="24"/>
        </w:rPr>
        <w:t xml:space="preserve">Evading </w:t>
      </w:r>
      <w:r w:rsidR="00F26A9F" w:rsidRPr="00886C8A">
        <w:rPr>
          <w:rFonts w:cs="Times New Roman"/>
          <w:bCs/>
          <w:szCs w:val="24"/>
        </w:rPr>
        <w:t xml:space="preserve">infection </w:t>
      </w:r>
      <w:r w:rsidRPr="00886C8A">
        <w:rPr>
          <w:rFonts w:cs="Times New Roman"/>
          <w:bCs/>
          <w:szCs w:val="24"/>
        </w:rPr>
        <w:t xml:space="preserve">in the first place will likely be a cost-effective strategy for a host. </w:t>
      </w:r>
      <w:r w:rsidR="00357237" w:rsidRPr="00886C8A">
        <w:rPr>
          <w:rFonts w:cs="Times New Roman"/>
          <w:bCs/>
          <w:szCs w:val="24"/>
        </w:rPr>
        <w:t>Behavioural modification</w:t>
      </w:r>
      <w:r w:rsidR="00EC4A07">
        <w:rPr>
          <w:rFonts w:cs="Times New Roman"/>
          <w:bCs/>
          <w:szCs w:val="24"/>
        </w:rPr>
        <w:t>s</w:t>
      </w:r>
      <w:r w:rsidR="00C8143A" w:rsidRPr="00886C8A">
        <w:rPr>
          <w:rFonts w:cs="Times New Roman"/>
          <w:bCs/>
          <w:szCs w:val="24"/>
        </w:rPr>
        <w:t xml:space="preserve"> </w:t>
      </w:r>
      <w:r w:rsidR="00357237" w:rsidRPr="00886C8A">
        <w:rPr>
          <w:rFonts w:cs="Times New Roman"/>
          <w:bCs/>
          <w:szCs w:val="24"/>
        </w:rPr>
        <w:t xml:space="preserve">in response to disease cues </w:t>
      </w:r>
      <w:r w:rsidRPr="00886C8A">
        <w:rPr>
          <w:rFonts w:cs="Times New Roman"/>
          <w:bCs/>
          <w:szCs w:val="24"/>
        </w:rPr>
        <w:t>mean that a</w:t>
      </w:r>
      <w:r w:rsidR="00357237" w:rsidRPr="00886C8A">
        <w:rPr>
          <w:rFonts w:cs="Times New Roman"/>
          <w:bCs/>
          <w:szCs w:val="24"/>
        </w:rPr>
        <w:t xml:space="preserve"> </w:t>
      </w:r>
      <w:r w:rsidRPr="00886C8A">
        <w:rPr>
          <w:rFonts w:cs="Times New Roman"/>
          <w:bCs/>
          <w:szCs w:val="24"/>
        </w:rPr>
        <w:t xml:space="preserve">host </w:t>
      </w:r>
      <w:r w:rsidR="00357237" w:rsidRPr="00886C8A">
        <w:rPr>
          <w:rFonts w:cs="Times New Roman"/>
          <w:bCs/>
          <w:szCs w:val="24"/>
        </w:rPr>
        <w:t xml:space="preserve">can limit or completely circumvent the negative impact </w:t>
      </w:r>
      <w:r w:rsidRPr="00886C8A">
        <w:rPr>
          <w:rFonts w:cs="Times New Roman"/>
          <w:bCs/>
          <w:szCs w:val="24"/>
        </w:rPr>
        <w:t xml:space="preserve">of </w:t>
      </w:r>
      <w:r w:rsidR="00170940" w:rsidRPr="00886C8A">
        <w:rPr>
          <w:rFonts w:cs="Times New Roman"/>
          <w:bCs/>
          <w:szCs w:val="24"/>
        </w:rPr>
        <w:t xml:space="preserve">an </w:t>
      </w:r>
      <w:r w:rsidR="00357237" w:rsidRPr="00886C8A">
        <w:rPr>
          <w:rFonts w:cs="Times New Roman"/>
          <w:bCs/>
          <w:szCs w:val="24"/>
        </w:rPr>
        <w:t>infection</w:t>
      </w:r>
      <w:r w:rsidR="00F0159C">
        <w:rPr>
          <w:rFonts w:cs="Times New Roman"/>
          <w:bCs/>
          <w:szCs w:val="24"/>
        </w:rPr>
        <w:t xml:space="preserve"> </w:t>
      </w:r>
      <w:r w:rsidR="00F0159C">
        <w:rPr>
          <w:rFonts w:cs="Times New Roman"/>
          <w:bCs/>
          <w:szCs w:val="24"/>
        </w:rPr>
        <w:fldChar w:fldCharType="begin"/>
      </w:r>
      <w:r w:rsidR="00D44286">
        <w:rPr>
          <w:rFonts w:cs="Times New Roman"/>
          <w:bCs/>
          <w:szCs w:val="24"/>
        </w:rPr>
        <w:instrText xml:space="preserve"> ADDIN EN.CITE &lt;EndNote&gt;&lt;Cite&gt;&lt;Author&gt;de Roode&lt;/Author&gt;&lt;Year&gt;2012&lt;/Year&gt;&lt;RecNum&gt;2493&lt;/RecNum&gt;&lt;DisplayText&gt;[24, 25]&lt;/DisplayText&gt;&lt;record&gt;&lt;rec-number&gt;2493&lt;/rec-number&gt;&lt;foreign-keys&gt;&lt;key app="EN" db-id="9xwevv5955xte7edasvx09a82s9psf0r2f9x" timestamp="1616180238" guid="0a414442-7eed-4cf3-94fd-aa1fd1b0cfcf"&gt;2493&lt;/key&gt;&lt;/foreign-keys&gt;&lt;ref-type name="Journal Article"&gt;17&lt;/ref-type&gt;&lt;contributors&gt;&lt;authors&gt;&lt;author&gt;de Roode, JC&lt;/author&gt;&lt;author&gt;Lefevre, T&lt;/author&gt;&lt;/authors&gt;&lt;/contributors&gt;&lt;titles&gt;&lt;title&gt;Behavioral immunity in insects&lt;/title&gt;&lt;secondary-title&gt;Insects&lt;/secondary-title&gt;&lt;/titles&gt;&lt;periodical&gt;&lt;full-title&gt;Insects&lt;/full-title&gt;&lt;/periodical&gt;&lt;pages&gt;789-820&lt;/pages&gt;&lt;volume&gt;3&lt;/volume&gt;&lt;dates&gt;&lt;year&gt;2012&lt;/year&gt;&lt;/dates&gt;&lt;urls&gt;&lt;/urls&gt;&lt;/record&gt;&lt;/Cite&gt;&lt;Cite&gt;&lt;Author&gt;Vale&lt;/Author&gt;&lt;Year&gt;2018&lt;/Year&gt;&lt;RecNum&gt;3859&lt;/RecNum&gt;&lt;record&gt;&lt;rec-number&gt;3859&lt;/rec-number&gt;&lt;foreign-keys&gt;&lt;key app="EN" db-id="9xwevv5955xte7edasvx09a82s9psf0r2f9x" timestamp="1646335026" guid="9615c24d-800d-4933-8b56-c2335725fc8e"&gt;3859&lt;/key&gt;&lt;/foreign-keys&gt;&lt;ref-type name="Book Section"&gt;5&lt;/ref-type&gt;&lt;contributors&gt;&lt;authors&gt;&lt;author&gt;Vale, P. F.&lt;/author&gt;&lt;author&gt;Siva-Jothy, J. A.&lt;/author&gt;&lt;author&gt;Morril, A.&lt;/author&gt;&lt;author&gt;Forbes, M. R.&lt;/author&gt;&lt;/authors&gt;&lt;secondary-authors&gt;&lt;author&gt;Córdoba Aguilar, Alex&lt;/author&gt;&lt;author&gt;González-Tokman, D.&lt;/author&gt;&lt;author&gt;González-Santoyo, I.&lt;/author&gt;&lt;/secondary-authors&gt;&lt;/contributors&gt;&lt;titles&gt;&lt;title&gt;The influence of parasites on insect behaviour&lt;/title&gt;&lt;secondary-title&gt;Insect behaviour: from mechanisms to ecological and evolutionary consequences&lt;/secondary-title&gt;&lt;/titles&gt;&lt;dates&gt;&lt;year&gt;2018&lt;/year&gt;&lt;/dates&gt;&lt;pub-location&gt;Oxford&lt;/pub-location&gt;&lt;publisher&gt;Oxford University Press&lt;/publisher&gt;&lt;urls&gt;&lt;/urls&gt;&lt;/record&gt;&lt;/Cite&gt;&lt;/EndNote&gt;</w:instrText>
      </w:r>
      <w:r w:rsidR="00F0159C">
        <w:rPr>
          <w:rFonts w:cs="Times New Roman"/>
          <w:bCs/>
          <w:szCs w:val="24"/>
        </w:rPr>
        <w:fldChar w:fldCharType="separate"/>
      </w:r>
      <w:r w:rsidR="00D44286">
        <w:rPr>
          <w:rFonts w:cs="Times New Roman"/>
          <w:bCs/>
          <w:noProof/>
          <w:szCs w:val="24"/>
        </w:rPr>
        <w:t>[24, 25]</w:t>
      </w:r>
      <w:r w:rsidR="00F0159C">
        <w:rPr>
          <w:rFonts w:cs="Times New Roman"/>
          <w:bCs/>
          <w:szCs w:val="24"/>
        </w:rPr>
        <w:fldChar w:fldCharType="end"/>
      </w:r>
      <w:r w:rsidR="00357237" w:rsidRPr="00886C8A">
        <w:rPr>
          <w:rFonts w:cs="Times New Roman"/>
          <w:bCs/>
          <w:szCs w:val="24"/>
        </w:rPr>
        <w:t xml:space="preserve">. </w:t>
      </w:r>
      <w:r w:rsidR="008550D9" w:rsidRPr="00886C8A">
        <w:rPr>
          <w:rFonts w:cs="Times New Roman"/>
          <w:bCs/>
          <w:szCs w:val="24"/>
        </w:rPr>
        <w:t xml:space="preserve">Notably, </w:t>
      </w:r>
      <w:r w:rsidR="003723FC" w:rsidRPr="00886C8A">
        <w:rPr>
          <w:rFonts w:cs="Times New Roman"/>
          <w:bCs/>
          <w:szCs w:val="24"/>
        </w:rPr>
        <w:t xml:space="preserve">parasite “smell” and the recognition of </w:t>
      </w:r>
      <w:r w:rsidR="00A72AB8" w:rsidRPr="00886C8A">
        <w:rPr>
          <w:rFonts w:cs="Times New Roman"/>
          <w:bCs/>
          <w:szCs w:val="24"/>
        </w:rPr>
        <w:t xml:space="preserve">these </w:t>
      </w:r>
      <w:r w:rsidR="003723FC" w:rsidRPr="00886C8A">
        <w:rPr>
          <w:rFonts w:cs="Times New Roman"/>
          <w:bCs/>
          <w:szCs w:val="24"/>
        </w:rPr>
        <w:t>disease cues could be</w:t>
      </w:r>
      <w:r w:rsidR="002A41DB" w:rsidRPr="00886C8A">
        <w:rPr>
          <w:rFonts w:cs="Times New Roman"/>
          <w:bCs/>
          <w:szCs w:val="24"/>
        </w:rPr>
        <w:t xml:space="preserve"> under strong selection</w:t>
      </w:r>
      <w:r w:rsidR="00F43FEB" w:rsidRPr="00886C8A">
        <w:rPr>
          <w:rFonts w:cs="Times New Roman"/>
          <w:bCs/>
          <w:szCs w:val="24"/>
        </w:rPr>
        <w:t>.</w:t>
      </w:r>
      <w:r w:rsidR="002A41DB" w:rsidRPr="00886C8A">
        <w:rPr>
          <w:rFonts w:cs="Times New Roman"/>
          <w:bCs/>
          <w:szCs w:val="24"/>
        </w:rPr>
        <w:t xml:space="preserve"> </w:t>
      </w:r>
      <w:r w:rsidR="00A72AB8" w:rsidRPr="00886C8A">
        <w:rPr>
          <w:rFonts w:cs="Times New Roman"/>
          <w:bCs/>
          <w:szCs w:val="24"/>
        </w:rPr>
        <w:t>B</w:t>
      </w:r>
      <w:r w:rsidR="00357237" w:rsidRPr="00886C8A">
        <w:rPr>
          <w:rFonts w:cs="Times New Roman"/>
          <w:bCs/>
          <w:szCs w:val="24"/>
        </w:rPr>
        <w:t>ehavioural responses to disease have been described in multiple insect taxa</w:t>
      </w:r>
      <w:r w:rsidR="00B40F65">
        <w:rPr>
          <w:rFonts w:cs="Times New Roman"/>
          <w:bCs/>
          <w:szCs w:val="24"/>
        </w:rPr>
        <w:t xml:space="preserve"> </w:t>
      </w:r>
      <w:r w:rsidR="00B40F65">
        <w:rPr>
          <w:rFonts w:cs="Times New Roman"/>
          <w:bCs/>
          <w:szCs w:val="24"/>
        </w:rPr>
        <w:fldChar w:fldCharType="begin">
          <w:fldData xml:space="preserve">PEVuZE5vdGU+PENpdGU+PEF1dGhvcj5WYWxlPC9BdXRob3I+PFllYXI+MjAxODwvWWVhcj48UmVj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==
</w:fldData>
        </w:fldChar>
      </w:r>
      <w:r w:rsidR="000C256D">
        <w:rPr>
          <w:rFonts w:cs="Times New Roman"/>
          <w:bCs/>
          <w:szCs w:val="24"/>
        </w:rPr>
        <w:instrText xml:space="preserve"> ADDIN EN.CITE </w:instrText>
      </w:r>
      <w:r w:rsidR="000C256D">
        <w:rPr>
          <w:rFonts w:cs="Times New Roman"/>
          <w:bCs/>
          <w:szCs w:val="24"/>
        </w:rPr>
        <w:fldChar w:fldCharType="begin">
          <w:fldData xml:space="preserve">PEVuZE5vdGU+PENpdGU+PEF1dGhvcj5WYWxlPC9BdXRob3I+PFllYXI+MjAxODwvWWVhcj48UmVj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==
</w:fldData>
        </w:fldChar>
      </w:r>
      <w:r w:rsidR="000C256D">
        <w:rPr>
          <w:rFonts w:cs="Times New Roman"/>
          <w:bCs/>
          <w:szCs w:val="24"/>
        </w:rPr>
        <w:instrText xml:space="preserve"> ADDIN EN.CITE.DATA </w:instrText>
      </w:r>
      <w:r w:rsidR="000C256D">
        <w:rPr>
          <w:rFonts w:cs="Times New Roman"/>
          <w:bCs/>
          <w:szCs w:val="24"/>
        </w:rPr>
      </w:r>
      <w:r w:rsidR="000C256D">
        <w:rPr>
          <w:rFonts w:cs="Times New Roman"/>
          <w:bCs/>
          <w:szCs w:val="24"/>
        </w:rPr>
        <w:fldChar w:fldCharType="end"/>
      </w:r>
      <w:r w:rsidR="00B40F65">
        <w:rPr>
          <w:rFonts w:cs="Times New Roman"/>
          <w:bCs/>
          <w:szCs w:val="24"/>
        </w:rPr>
      </w:r>
      <w:r w:rsidR="00B40F65">
        <w:rPr>
          <w:rFonts w:cs="Times New Roman"/>
          <w:bCs/>
          <w:szCs w:val="24"/>
        </w:rPr>
        <w:fldChar w:fldCharType="separate"/>
      </w:r>
      <w:r w:rsidR="00B40F65">
        <w:rPr>
          <w:rFonts w:cs="Times New Roman"/>
          <w:bCs/>
          <w:noProof/>
          <w:szCs w:val="24"/>
        </w:rPr>
        <w:t>[25-28]</w:t>
      </w:r>
      <w:r w:rsidR="00B40F65">
        <w:rPr>
          <w:rFonts w:cs="Times New Roman"/>
          <w:bCs/>
          <w:szCs w:val="24"/>
        </w:rPr>
        <w:fldChar w:fldCharType="end"/>
      </w:r>
      <w:r w:rsidR="00357237" w:rsidRPr="00886C8A">
        <w:rPr>
          <w:rFonts w:cs="Times New Roman"/>
          <w:bCs/>
          <w:szCs w:val="24"/>
        </w:rPr>
        <w:fldChar w:fldCharType="begin" w:fldLock="1"/>
      </w:r>
      <w:r w:rsidR="00D1207B" w:rsidRPr="00886C8A">
        <w:rPr>
          <w:rFonts w:cs="Times New Roman"/>
          <w:bCs/>
          <w:szCs w:val="24"/>
        </w:rPr>
        <w:instrText>ADDIN CSL_CITATION {"citationItems":[{"id":"ITEM-1","itemData":{"DOI":"10.1093/oso/9780198797500.003.0018","author":[{"dropping-particle":"","family":"Vale","given":"Pedro F.","non-dropping-particle":"","parse-names":false,"suffix":""},{"dropping-particle":"","family":"Siva-Jothy","given":"Jonathon A.","non-dropping-particle":"","parse-names":false,"suffix":""},{"dropping-particle":"","family":"Morrill","given":"André","non-dropping-particle":"","parse-names":false,"suffix":""},{"dropping-particle":"","family":"Forbes","given":"Mark R.","non-dropping-particle":"","parse-names":false,"suffix":""}],"container-title":"Insect Behavior: From mechanisms to ecological and evolutionary consequences","id":"ITEM-1","issued":{"date-parts":[["2018","9","20"]]},"publisher":"Oxford University Press","title":"The influence of parasites on insect behaviour","type":"chapter","volume":"1"},"uris":["http://www.mendeley.com/documents/?uuid=863a04fe-26f4-4556-896e-f5c985287752"]},{"id":"ITEM-2","itemData":{"DOI":"10.1098/rstb.2017.0258","ISSN":"0962-8436","abstract":"Eusocial insects frequently face death of colony members as a consequence of living in large groups where the success of the colony is not dependent on the fate of the individual. Whereas death of conspecifics commonly triggers aversion in many group-living species due to risk of pathogens, eusocial insects perform cooperative corpse management. The causes and social context of the death, as well as feeding and nesting ecology of the species, influence the way that corpses are treated. The corpse itself releases cues that dictate the colony's response. As a result, social insects exhibit behavioural responses that promote disease resistance, colony defence and nutrient recycling. Corpse management represents a unique adaption that enhances colony success, and is another factor that has enabled eusocial insects to be so successful. In this review, we summarize the causes of death, the sensory detection of death and corpse management strategies of social insects. In addition, we provide insights into the evolution of behavioural response to the dead and the ecological relevance of corpse management.","author":[{"dropping-particle":"","family":"Sun","given":"Qian","non-dropping-particle":"","parse-names":false,"suffix":""},{"dropping-particle":"","family":"Haynes","given":"Kenneth F.","non-dropping-particle":"","parse-names":false,"suffix":""},{"dropping-particle":"","family":"Zhou","given":"Xuguo","non-dropping-particle":"","parse-names":false,"suffix":""}],"container-title":"Philosophical Transactions of the Royal Society B: Biological Sciences","id":"ITEM-2","issue":"1754","issued":{"date-parts":[["2018","9","5"]]},"page":"20170258","title":"Managing the risks and rewards of death in eusocial insects","type":"article-journal","volume":"373"},"uris":["http://www.mendeley.com/documents/?uuid=0ff0781d-fe04-42a6-be11-b5b71ac6aeac"]},{"id":"ITEM-3","itemData":{"DOI":"10.1016/j.cub.2019.03.035","ISSN":"09609822","author":[{"dropping-particle":"","family":"Cremer","given":"Sylvia","non-dropping-particle":"","parse-names":false,"suffix":""}],"container-title":"Current Biology","id":"ITEM-3","issue":"11","issued":{"date-parts":[["2019","6"]]},"page":"R458-R463","publisher":"Elsevier","title":"Social immunity in insects","type":"article-journal","volume":"29"},"uris":["http://www.mendeley.com/documents/?uuid=64922831-0022-4315-8524-1245120724c3"]},{"id":"ITEM-4","itemData":{"DOI":"10.1016/j.ijpara.2020.03.005","ISSN":"18790135","PMID":"32380096","abstract":"The ectoparasitic mite Varroa destructor is the most significant pathological threat to the western honey bee, Apis mellifera, leading to the death of most colonies if left untreated. An alternative approach to chemical treatments is to selectively enhance heritable honey bee traits of resistance or tolerance to the mite through breeding programs, or select for naturally surviving untreated colonies. We conducted a literature review of all studies documenting traits of A. mellifera populations either selectively bred or naturally selected for resistance and tolerance to mite parasitism. This allowed us to conduct an analysis of the diversity, distribution and importance of the traits in different honey bee populations that can survive V. destructor globally. In a second analysis, we investigated the genetic bases of these different phenotypes by comparing ’omics studies (genomics, transcriptomics, and proteomics) of A. mellifera resistance and tolerance to the parasite. Altogether, this review provides a detailed overview of the current state of the research projects and breeding efforts against the most devastating parasite of A. mellifera. By highlighting the most promising traits of Varroa-surviving bees and our current knowledge on their genetic bases, this work will help direct future research efforts and selection programs to control this pest. Additionally, by comparing the diverse populations of honey bees that exhibit those traits, this review highlights the consequences of anthropogenic and natural selection in the interactions between hosts and parasites.","author":[{"dropping-particle":"","family":"Mondet","given":"Fanny","non-dropping-particle":"","parse-names":false,"suffix":""},{"dropping-particle":"","family":"Beaurepaire","given":"Alexis","non-dropping-particle":"","parse-names":false,"suffix":""},{"dropping-particle":"","family":"McAfee","given":"Alison","non-dropping-particle":"","parse-names":false,"suffix":""},{"dropping-particle":"","family":"Locke","given":"Barbara","non-dropping-particle":"","parse-names":false,"suffix":""},{"dropping-particle":"","family":"Alaux","given":"Cédric","non-dropping-particle":"","parse-names":false,"suffix":""},{"dropping-particle":"","family":"Blanchard","given":"Solene","non-dropping-particle":"","parse-names":false,"suffix":""},{"dropping-particle":"","family":"Danka","given":"Bob","non-dropping-particle":"","parse-names":false,"suffix":""},{"dropping-particle":"","family":"Conte","given":"Yves","non-dropping-particle":"Le","parse-names":false,"suffix":""}],"container-title":"International Journal for Parasitology","id":"ITEM-4","issue":"6-7","issued":{"date-parts":[["2020"]]},"page":"433-447","publisher":"The Authors","title":"Honey bee survival mechanisms against the parasite Varroa destructor: a systematic review of phenotypic and genomic research efforts","type":"article-journal","volume":"50"},"uris":["http://www.mendeley.com/documents/?uuid=7ae7af6c-a2f6-4330-9675-47a6a754607e"]}],"mendeley":{"formattedCitation":"(Sun et al. 2018; Vale et al. 2018; Cremer 2019; Mondet et al. 2020)","plainTextFormattedCitation":"(Sun et al. 2018; Vale et al. 2018; Cremer 2019; Mondet et al. 2020)","previouslyFormattedCitation":"(Sun et al. 2018; Vale et al. 2018; Cremer 2019; Mondet et al. 2020)"},"properties":{"noteIndex":0},"schema":"https://github.com/citation-style-language/schema/raw/master/csl-citation.json"}</w:instrText>
      </w:r>
      <w:r w:rsidR="00357237" w:rsidRPr="00886C8A">
        <w:rPr>
          <w:rFonts w:cs="Times New Roman"/>
          <w:bCs/>
          <w:szCs w:val="24"/>
        </w:rPr>
        <w:fldChar w:fldCharType="end"/>
      </w:r>
      <w:r w:rsidR="00474A7B" w:rsidRPr="00886C8A">
        <w:rPr>
          <w:rFonts w:cs="Times New Roman"/>
          <w:bCs/>
          <w:szCs w:val="24"/>
        </w:rPr>
        <w:t xml:space="preserve">, </w:t>
      </w:r>
      <w:r w:rsidR="00A72AB8" w:rsidRPr="00886C8A">
        <w:rPr>
          <w:rFonts w:cs="Times New Roman"/>
          <w:bCs/>
          <w:szCs w:val="24"/>
        </w:rPr>
        <w:t xml:space="preserve">yet </w:t>
      </w:r>
      <w:r w:rsidR="00474A7B" w:rsidRPr="00886C8A">
        <w:rPr>
          <w:rFonts w:cs="Times New Roman"/>
          <w:bCs/>
          <w:szCs w:val="24"/>
        </w:rPr>
        <w:t xml:space="preserve">little is known about </w:t>
      </w:r>
      <w:r w:rsidR="00AE2A9C" w:rsidRPr="00886C8A">
        <w:rPr>
          <w:rFonts w:cs="Times New Roman"/>
          <w:bCs/>
          <w:szCs w:val="24"/>
        </w:rPr>
        <w:t>disease</w:t>
      </w:r>
      <w:r w:rsidR="00474A7B" w:rsidRPr="00886C8A">
        <w:rPr>
          <w:rFonts w:cs="Times New Roman"/>
          <w:bCs/>
          <w:szCs w:val="24"/>
        </w:rPr>
        <w:t xml:space="preserve"> cues that trigger such responses. </w:t>
      </w:r>
      <w:r w:rsidR="00767EEE" w:rsidRPr="00886C8A">
        <w:rPr>
          <w:rFonts w:cs="Times New Roman"/>
          <w:b/>
          <w:bCs/>
          <w:szCs w:val="24"/>
        </w:rPr>
        <w:t>Barbara Milutinovi</w:t>
      </w:r>
      <w:r w:rsidR="002E3155" w:rsidRPr="00886C8A">
        <w:rPr>
          <w:rFonts w:cs="Times New Roman"/>
          <w:b/>
          <w:bCs/>
          <w:szCs w:val="24"/>
        </w:rPr>
        <w:t>ć</w:t>
      </w:r>
      <w:r w:rsidR="00767EEE" w:rsidRPr="00886C8A">
        <w:rPr>
          <w:rFonts w:cs="Times New Roman"/>
          <w:b/>
          <w:bCs/>
          <w:szCs w:val="24"/>
        </w:rPr>
        <w:t xml:space="preserve"> </w:t>
      </w:r>
      <w:r w:rsidR="00767EEE" w:rsidRPr="00886C8A">
        <w:rPr>
          <w:rFonts w:cs="Times New Roman"/>
          <w:szCs w:val="24"/>
        </w:rPr>
        <w:t xml:space="preserve">and </w:t>
      </w:r>
      <w:r w:rsidR="00767EEE" w:rsidRPr="00886C8A">
        <w:rPr>
          <w:rFonts w:cs="Times New Roman"/>
          <w:b/>
          <w:szCs w:val="24"/>
        </w:rPr>
        <w:t>Thomas Schmitt</w:t>
      </w:r>
      <w:r w:rsidR="009070D1" w:rsidRPr="00886C8A">
        <w:rPr>
          <w:rFonts w:cs="Times New Roman"/>
          <w:szCs w:val="24"/>
        </w:rPr>
        <w:t xml:space="preserve"> </w:t>
      </w:r>
      <w:r w:rsidR="00A859E3">
        <w:rPr>
          <w:rFonts w:cs="Times New Roman"/>
          <w:szCs w:val="24"/>
        </w:rPr>
        <w:fldChar w:fldCharType="begin"/>
      </w:r>
      <w:r w:rsidR="00B40F65">
        <w:rPr>
          <w:rFonts w:cs="Times New Roman"/>
          <w:szCs w:val="24"/>
        </w:rPr>
        <w:instrText xml:space="preserve"> ADDIN EN.CITE &lt;EndNote&gt;&lt;Cite&gt;&lt;Author&gt;Milutinovic&lt;/Author&gt;&lt;Year&gt;2022&lt;/Year&gt;&lt;RecNum&gt;3888&lt;/RecNum&gt;&lt;DisplayText&gt;[29]&lt;/DisplayText&gt;&lt;record&gt;&lt;rec-number&gt;3888&lt;/rec-number&gt;&lt;foreign-keys&gt;&lt;key app="EN" db-id="9xwevv5955xte7edasvx09a82s9psf0r2f9x" timestamp="1646824315" guid="63206a4f-e08f-4416-a2d0-d73b8a349e96"&gt;3888&lt;/key&gt;&lt;/foreign-keys&gt;&lt;ref-type name="Journal Article"&gt;17&lt;/ref-type&gt;&lt;contributors&gt;&lt;authors&gt;&lt;author&gt;Milutinovic, B.&lt;/author&gt;&lt;author&gt;Schmitt, T.&lt;/author&gt;&lt;/authors&gt;&lt;/contributors&gt;&lt;auth-address&gt;Institute for Evolution and Biodiversity, University of Munster, Hufferstrasse 1, 48149 Munster, Germany; Laboratory of Evolutionary Genetics, Division of Molecular Biology, Ruder Boskovic Institute, Zagreb, Croatia. Electronic address: barbara.milutinovic@irb.hr.&amp;#xD;Department of Animal Ecology and Tropical Biology, Biocenter, University of Wurzburg, 97074 Wurzburg, Germany.&lt;/auth-address&gt;&lt;titles&gt;&lt;title&gt;Chemical cues in disease recognition and their immunomodulatory role in insects&lt;/title&gt;&lt;secondary-title&gt;Curr Opin Insect Sci&lt;/secondary-title&gt;&lt;/titles&gt;&lt;periodical&gt;&lt;full-title&gt;Curr Opin Insect Sci&lt;/full-title&gt;&lt;/periodical&gt;&lt;pages&gt;100884&lt;/pages&gt;&lt;volume&gt;50&lt;/volume&gt;&lt;edition&gt;2022/02/14&lt;/edition&gt;&lt;dates&gt;&lt;year&gt;2022&lt;/year&gt;&lt;pub-dates&gt;&lt;date&gt;Feb 10&lt;/date&gt;&lt;/pub-dates&gt;&lt;/dates&gt;&lt;isbn&gt;2214-5753 (Electronic)&lt;/isbn&gt;&lt;accession-num&gt;35151903&lt;/accession-num&gt;&lt;urls&gt;&lt;related-urls&gt;&lt;url&gt;https://www.ncbi.nlm.nih.gov/pubmed/35151903&lt;/url&gt;&lt;/related-urls&gt;&lt;/urls&gt;&lt;electronic-resource-num&gt;10.1016/j.cois.2022.100884&lt;/electronic-resource-num&gt;&lt;/record&gt;&lt;/Cite&gt;&lt;/EndNote&gt;</w:instrText>
      </w:r>
      <w:r w:rsidR="00A859E3">
        <w:rPr>
          <w:rFonts w:cs="Times New Roman"/>
          <w:szCs w:val="24"/>
        </w:rPr>
        <w:fldChar w:fldCharType="separate"/>
      </w:r>
      <w:r w:rsidR="00B40F65">
        <w:rPr>
          <w:rFonts w:cs="Times New Roman"/>
          <w:noProof/>
          <w:szCs w:val="24"/>
        </w:rPr>
        <w:t>[29]</w:t>
      </w:r>
      <w:r w:rsidR="00A859E3">
        <w:rPr>
          <w:rFonts w:cs="Times New Roman"/>
          <w:szCs w:val="24"/>
        </w:rPr>
        <w:fldChar w:fldCharType="end"/>
      </w:r>
      <w:r w:rsidR="00E63E61">
        <w:rPr>
          <w:rFonts w:cs="Times New Roman"/>
          <w:szCs w:val="24"/>
        </w:rPr>
        <w:t xml:space="preserve"> </w:t>
      </w:r>
      <w:r w:rsidR="00474A7B" w:rsidRPr="00886C8A">
        <w:rPr>
          <w:rFonts w:cs="Times New Roman"/>
          <w:szCs w:val="24"/>
        </w:rPr>
        <w:t xml:space="preserve">review </w:t>
      </w:r>
      <w:r w:rsidR="00AC5E05" w:rsidRPr="00886C8A">
        <w:rPr>
          <w:rFonts w:cs="Times New Roman"/>
          <w:szCs w:val="24"/>
        </w:rPr>
        <w:t xml:space="preserve">known </w:t>
      </w:r>
      <w:r w:rsidR="00272CD5" w:rsidRPr="00886C8A">
        <w:rPr>
          <w:rFonts w:cs="Times New Roman"/>
          <w:szCs w:val="24"/>
        </w:rPr>
        <w:t>chemical cues emitted by parasites</w:t>
      </w:r>
      <w:r w:rsidR="009070D1" w:rsidRPr="00886C8A">
        <w:rPr>
          <w:rFonts w:cs="Times New Roman"/>
          <w:szCs w:val="24"/>
        </w:rPr>
        <w:t>, diseased, or dead conspecifics</w:t>
      </w:r>
      <w:r w:rsidR="00272CD5" w:rsidRPr="00886C8A">
        <w:rPr>
          <w:rFonts w:cs="Times New Roman"/>
          <w:szCs w:val="24"/>
        </w:rPr>
        <w:t xml:space="preserve"> </w:t>
      </w:r>
      <w:r w:rsidR="00474A7B" w:rsidRPr="00886C8A">
        <w:rPr>
          <w:rFonts w:cs="Times New Roman"/>
          <w:szCs w:val="24"/>
        </w:rPr>
        <w:t xml:space="preserve">that </w:t>
      </w:r>
      <w:r w:rsidR="00AC5E05" w:rsidRPr="00886C8A">
        <w:rPr>
          <w:rFonts w:cs="Times New Roman"/>
          <w:szCs w:val="24"/>
        </w:rPr>
        <w:t xml:space="preserve">can </w:t>
      </w:r>
      <w:r w:rsidR="00F637E0" w:rsidRPr="00886C8A">
        <w:rPr>
          <w:rFonts w:cs="Times New Roman"/>
          <w:szCs w:val="24"/>
        </w:rPr>
        <w:t>modulate</w:t>
      </w:r>
      <w:r w:rsidR="00831F62" w:rsidRPr="00886C8A">
        <w:rPr>
          <w:rFonts w:cs="Times New Roman"/>
          <w:szCs w:val="24"/>
        </w:rPr>
        <w:t xml:space="preserve"> not only</w:t>
      </w:r>
      <w:r w:rsidR="00F637E0" w:rsidRPr="00886C8A">
        <w:rPr>
          <w:rFonts w:cs="Times New Roman"/>
          <w:szCs w:val="24"/>
        </w:rPr>
        <w:t xml:space="preserve"> </w:t>
      </w:r>
      <w:r w:rsidR="00AC5E05" w:rsidRPr="00886C8A">
        <w:rPr>
          <w:rFonts w:cs="Times New Roman"/>
          <w:szCs w:val="24"/>
        </w:rPr>
        <w:t>insect</w:t>
      </w:r>
      <w:r w:rsidR="00F637E0" w:rsidRPr="00886C8A">
        <w:rPr>
          <w:rFonts w:cs="Times New Roman"/>
          <w:szCs w:val="24"/>
        </w:rPr>
        <w:t xml:space="preserve"> behaviour</w:t>
      </w:r>
      <w:r w:rsidR="005B2496" w:rsidRPr="00886C8A">
        <w:rPr>
          <w:rFonts w:cs="Times New Roman"/>
          <w:szCs w:val="24"/>
        </w:rPr>
        <w:t xml:space="preserve">, but </w:t>
      </w:r>
      <w:r w:rsidR="00831F62" w:rsidRPr="00886C8A">
        <w:rPr>
          <w:rFonts w:cs="Times New Roman"/>
          <w:szCs w:val="24"/>
        </w:rPr>
        <w:t xml:space="preserve">also their physiology: </w:t>
      </w:r>
      <w:r w:rsidR="00AC5E05" w:rsidRPr="00886C8A">
        <w:rPr>
          <w:rFonts w:cs="Times New Roman"/>
          <w:szCs w:val="24"/>
        </w:rPr>
        <w:t>r</w:t>
      </w:r>
      <w:r w:rsidR="005B2496" w:rsidRPr="00886C8A">
        <w:rPr>
          <w:rFonts w:cs="Times New Roman"/>
          <w:szCs w:val="24"/>
        </w:rPr>
        <w:t xml:space="preserve">ecent research has shown that </w:t>
      </w:r>
      <w:r w:rsidR="00831F62" w:rsidRPr="00886C8A">
        <w:rPr>
          <w:rFonts w:cs="Times New Roman"/>
          <w:szCs w:val="24"/>
        </w:rPr>
        <w:t>insects</w:t>
      </w:r>
      <w:r w:rsidR="005B2496" w:rsidRPr="00886C8A">
        <w:rPr>
          <w:rFonts w:cs="Times New Roman"/>
          <w:szCs w:val="24"/>
        </w:rPr>
        <w:t xml:space="preserve"> </w:t>
      </w:r>
      <w:r w:rsidR="007E78F1" w:rsidRPr="00886C8A">
        <w:rPr>
          <w:rFonts w:cs="Times New Roman"/>
          <w:szCs w:val="24"/>
        </w:rPr>
        <w:t>utilise</w:t>
      </w:r>
      <w:r w:rsidR="005B2496" w:rsidRPr="00886C8A">
        <w:rPr>
          <w:rFonts w:cs="Times New Roman"/>
          <w:szCs w:val="24"/>
        </w:rPr>
        <w:t xml:space="preserve"> this information to prophylactically ramp up their immune systems</w:t>
      </w:r>
      <w:r w:rsidR="007E78F1" w:rsidRPr="00886C8A">
        <w:rPr>
          <w:rFonts w:cs="Times New Roman"/>
          <w:szCs w:val="24"/>
        </w:rPr>
        <w:t xml:space="preserve"> in anticipation of parasite attack</w:t>
      </w:r>
      <w:r w:rsidR="005B2496" w:rsidRPr="00886C8A">
        <w:rPr>
          <w:rFonts w:cs="Times New Roman"/>
          <w:szCs w:val="24"/>
        </w:rPr>
        <w:t>.</w:t>
      </w:r>
      <w:r w:rsidR="009070D1" w:rsidRPr="00886C8A">
        <w:rPr>
          <w:rFonts w:cs="Times New Roman"/>
          <w:szCs w:val="24"/>
        </w:rPr>
        <w:t xml:space="preserve"> </w:t>
      </w:r>
      <w:r w:rsidR="0034104B" w:rsidRPr="00886C8A">
        <w:rPr>
          <w:rFonts w:cs="Times New Roman"/>
          <w:szCs w:val="24"/>
        </w:rPr>
        <w:t>The authors emphasise</w:t>
      </w:r>
      <w:r w:rsidR="00E63E61">
        <w:rPr>
          <w:rFonts w:cs="Times New Roman"/>
          <w:szCs w:val="24"/>
        </w:rPr>
        <w:t xml:space="preserve"> the</w:t>
      </w:r>
      <w:r w:rsidR="0034104B" w:rsidRPr="00886C8A">
        <w:rPr>
          <w:rFonts w:cs="Times New Roman"/>
          <w:szCs w:val="24"/>
        </w:rPr>
        <w:t xml:space="preserve"> immunomodulatory role of disease cues as an emerging research area that calls for closer collaboration between ecological immunolog</w:t>
      </w:r>
      <w:r w:rsidR="00E63E61">
        <w:rPr>
          <w:rFonts w:cs="Times New Roman"/>
          <w:szCs w:val="24"/>
        </w:rPr>
        <w:t>ists</w:t>
      </w:r>
      <w:r w:rsidR="0034104B" w:rsidRPr="00886C8A">
        <w:rPr>
          <w:rFonts w:cs="Times New Roman"/>
          <w:szCs w:val="24"/>
        </w:rPr>
        <w:t xml:space="preserve"> and chemical ecolog</w:t>
      </w:r>
      <w:r w:rsidR="00E63E61">
        <w:rPr>
          <w:rFonts w:cs="Times New Roman"/>
          <w:szCs w:val="24"/>
        </w:rPr>
        <w:t>ists</w:t>
      </w:r>
      <w:r w:rsidR="0034104B" w:rsidRPr="00886C8A">
        <w:rPr>
          <w:rFonts w:cs="Times New Roman"/>
          <w:szCs w:val="24"/>
        </w:rPr>
        <w:t>.</w:t>
      </w:r>
    </w:p>
    <w:p w14:paraId="32595586" w14:textId="6EF30EFD" w:rsidR="00DC206C" w:rsidRPr="00886C8A" w:rsidRDefault="00E63E61" w:rsidP="003104DC">
      <w:pPr>
        <w:spacing w:line="288" w:lineRule="auto"/>
        <w:rPr>
          <w:rFonts w:cs="Times New Roman"/>
          <w:szCs w:val="24"/>
        </w:rPr>
      </w:pPr>
      <w:r>
        <w:rPr>
          <w:rFonts w:cs="Times New Roman"/>
          <w:szCs w:val="24"/>
        </w:rPr>
        <w:t>D</w:t>
      </w:r>
      <w:r w:rsidR="00831F62" w:rsidRPr="00886C8A">
        <w:rPr>
          <w:rFonts w:cs="Times New Roman"/>
          <w:szCs w:val="24"/>
        </w:rPr>
        <w:t xml:space="preserve">espite </w:t>
      </w:r>
      <w:r w:rsidR="00926BE3" w:rsidRPr="00886C8A">
        <w:rPr>
          <w:rFonts w:cs="Times New Roman"/>
          <w:szCs w:val="24"/>
        </w:rPr>
        <w:t xml:space="preserve">the </w:t>
      </w:r>
      <w:r w:rsidR="00831F62" w:rsidRPr="00886C8A">
        <w:rPr>
          <w:rFonts w:cs="Times New Roman"/>
          <w:szCs w:val="24"/>
        </w:rPr>
        <w:t>behavioural options</w:t>
      </w:r>
      <w:r w:rsidR="00926BE3" w:rsidRPr="00886C8A">
        <w:rPr>
          <w:rFonts w:cs="Times New Roman"/>
          <w:szCs w:val="24"/>
        </w:rPr>
        <w:t xml:space="preserve"> that can be employed</w:t>
      </w:r>
      <w:r w:rsidR="00831F62" w:rsidRPr="00886C8A">
        <w:rPr>
          <w:rFonts w:cs="Times New Roman"/>
          <w:szCs w:val="24"/>
        </w:rPr>
        <w:t xml:space="preserve"> to avoid </w:t>
      </w:r>
      <w:r w:rsidR="0069276D" w:rsidRPr="00886C8A">
        <w:rPr>
          <w:rFonts w:cs="Times New Roman"/>
          <w:szCs w:val="24"/>
        </w:rPr>
        <w:t>infections</w:t>
      </w:r>
      <w:r w:rsidR="00F738A3" w:rsidRPr="00886C8A">
        <w:rPr>
          <w:rFonts w:cs="Times New Roman"/>
          <w:szCs w:val="24"/>
        </w:rPr>
        <w:t xml:space="preserve"> </w:t>
      </w:r>
      <w:r w:rsidR="00E00F25" w:rsidRPr="00886C8A">
        <w:rPr>
          <w:rFonts w:cs="Times New Roman"/>
          <w:szCs w:val="24"/>
        </w:rPr>
        <w:t>of</w:t>
      </w:r>
      <w:r w:rsidR="00F738A3" w:rsidRPr="00886C8A">
        <w:rPr>
          <w:rFonts w:cs="Times New Roman"/>
          <w:szCs w:val="24"/>
        </w:rPr>
        <w:t xml:space="preserve"> self </w:t>
      </w:r>
      <w:r w:rsidR="006259B1" w:rsidRPr="00886C8A">
        <w:rPr>
          <w:rFonts w:cs="Times New Roman"/>
          <w:szCs w:val="24"/>
        </w:rPr>
        <w:t>or</w:t>
      </w:r>
      <w:r w:rsidR="00F738A3" w:rsidRPr="00886C8A">
        <w:rPr>
          <w:rFonts w:cs="Times New Roman"/>
          <w:szCs w:val="24"/>
        </w:rPr>
        <w:t xml:space="preserve"> </w:t>
      </w:r>
      <w:r w:rsidR="00C758E5" w:rsidRPr="00886C8A">
        <w:rPr>
          <w:rFonts w:cs="Times New Roman"/>
          <w:szCs w:val="24"/>
        </w:rPr>
        <w:t xml:space="preserve">other </w:t>
      </w:r>
      <w:r w:rsidR="00F738A3" w:rsidRPr="00886C8A">
        <w:rPr>
          <w:rFonts w:cs="Times New Roman"/>
          <w:szCs w:val="24"/>
        </w:rPr>
        <w:t>conspecifics</w:t>
      </w:r>
      <w:r w:rsidR="0069276D" w:rsidRPr="00886C8A">
        <w:rPr>
          <w:rFonts w:cs="Times New Roman"/>
          <w:szCs w:val="24"/>
        </w:rPr>
        <w:t xml:space="preserve">, parasites </w:t>
      </w:r>
      <w:r w:rsidR="00F738A3" w:rsidRPr="00886C8A">
        <w:rPr>
          <w:rFonts w:cs="Times New Roman"/>
          <w:szCs w:val="24"/>
        </w:rPr>
        <w:t>often</w:t>
      </w:r>
      <w:r w:rsidR="0069276D" w:rsidRPr="00886C8A">
        <w:rPr>
          <w:rFonts w:cs="Times New Roman"/>
          <w:szCs w:val="24"/>
        </w:rPr>
        <w:t xml:space="preserve"> manage to infect</w:t>
      </w:r>
      <w:r w:rsidR="00F738A3" w:rsidRPr="00886C8A">
        <w:rPr>
          <w:rFonts w:cs="Times New Roman"/>
          <w:szCs w:val="24"/>
        </w:rPr>
        <w:t xml:space="preserve"> their</w:t>
      </w:r>
      <w:r w:rsidR="0069276D" w:rsidRPr="00886C8A">
        <w:rPr>
          <w:rFonts w:cs="Times New Roman"/>
          <w:szCs w:val="24"/>
        </w:rPr>
        <w:t xml:space="preserve"> host</w:t>
      </w:r>
      <w:r w:rsidR="00F738A3" w:rsidRPr="00886C8A">
        <w:rPr>
          <w:rFonts w:cs="Times New Roman"/>
          <w:szCs w:val="24"/>
        </w:rPr>
        <w:t>s</w:t>
      </w:r>
      <w:r w:rsidR="0069276D" w:rsidRPr="00886C8A">
        <w:rPr>
          <w:rFonts w:cs="Times New Roman"/>
          <w:szCs w:val="24"/>
        </w:rPr>
        <w:t xml:space="preserve">. </w:t>
      </w:r>
      <w:r w:rsidR="00565A59" w:rsidRPr="00886C8A">
        <w:rPr>
          <w:rFonts w:cs="Times New Roman"/>
          <w:szCs w:val="24"/>
        </w:rPr>
        <w:t xml:space="preserve">Once </w:t>
      </w:r>
      <w:r>
        <w:rPr>
          <w:rFonts w:cs="Times New Roman"/>
          <w:szCs w:val="24"/>
        </w:rPr>
        <w:t>a</w:t>
      </w:r>
      <w:r w:rsidR="00B710C6" w:rsidRPr="00886C8A">
        <w:rPr>
          <w:rFonts w:cs="Times New Roman"/>
          <w:szCs w:val="24"/>
        </w:rPr>
        <w:t xml:space="preserve"> </w:t>
      </w:r>
      <w:r w:rsidR="00565A59" w:rsidRPr="00886C8A">
        <w:rPr>
          <w:rFonts w:cs="Times New Roman"/>
          <w:szCs w:val="24"/>
        </w:rPr>
        <w:t xml:space="preserve">parasite </w:t>
      </w:r>
      <w:r w:rsidR="00E46F97" w:rsidRPr="00886C8A">
        <w:rPr>
          <w:rFonts w:cs="Times New Roman"/>
          <w:szCs w:val="24"/>
        </w:rPr>
        <w:t>ha</w:t>
      </w:r>
      <w:r>
        <w:rPr>
          <w:rFonts w:cs="Times New Roman"/>
          <w:szCs w:val="24"/>
        </w:rPr>
        <w:t>s</w:t>
      </w:r>
      <w:r w:rsidR="00E46F97" w:rsidRPr="00886C8A">
        <w:rPr>
          <w:rFonts w:cs="Times New Roman"/>
          <w:szCs w:val="24"/>
        </w:rPr>
        <w:t xml:space="preserve"> entered the host, the early infection </w:t>
      </w:r>
      <w:r w:rsidRPr="00886C8A">
        <w:rPr>
          <w:rFonts w:cs="Times New Roman"/>
          <w:szCs w:val="24"/>
        </w:rPr>
        <w:t>dynamics,</w:t>
      </w:r>
      <w:r w:rsidR="00E46F97" w:rsidRPr="00886C8A">
        <w:rPr>
          <w:rFonts w:cs="Times New Roman"/>
          <w:szCs w:val="24"/>
        </w:rPr>
        <w:t xml:space="preserve"> </w:t>
      </w:r>
      <w:r w:rsidR="00002D63">
        <w:rPr>
          <w:rFonts w:cs="Times New Roman"/>
          <w:szCs w:val="24"/>
        </w:rPr>
        <w:t>including</w:t>
      </w:r>
      <w:r w:rsidR="00002D63" w:rsidRPr="00886C8A">
        <w:rPr>
          <w:rFonts w:cs="Times New Roman"/>
          <w:szCs w:val="24"/>
        </w:rPr>
        <w:t xml:space="preserve"> </w:t>
      </w:r>
      <w:r w:rsidR="00E46F97" w:rsidRPr="00886C8A">
        <w:rPr>
          <w:rFonts w:cs="Times New Roman"/>
          <w:szCs w:val="24"/>
        </w:rPr>
        <w:t xml:space="preserve">the </w:t>
      </w:r>
      <w:r w:rsidR="00002D63">
        <w:rPr>
          <w:rFonts w:cs="Times New Roman"/>
          <w:szCs w:val="24"/>
        </w:rPr>
        <w:t>time</w:t>
      </w:r>
      <w:r w:rsidR="00002D63" w:rsidRPr="00886C8A">
        <w:rPr>
          <w:rFonts w:cs="Times New Roman"/>
          <w:szCs w:val="24"/>
        </w:rPr>
        <w:t xml:space="preserve"> </w:t>
      </w:r>
      <w:r w:rsidR="00E46F97" w:rsidRPr="00886C8A">
        <w:rPr>
          <w:rFonts w:cs="Times New Roman"/>
          <w:szCs w:val="24"/>
        </w:rPr>
        <w:t xml:space="preserve">to control </w:t>
      </w:r>
      <w:r w:rsidR="00632A62" w:rsidRPr="00886C8A">
        <w:rPr>
          <w:rFonts w:cs="Times New Roman"/>
          <w:szCs w:val="24"/>
        </w:rPr>
        <w:t xml:space="preserve">the </w:t>
      </w:r>
      <w:r w:rsidR="00E46F97" w:rsidRPr="00886C8A">
        <w:rPr>
          <w:rFonts w:cs="Times New Roman"/>
          <w:szCs w:val="24"/>
        </w:rPr>
        <w:t xml:space="preserve">infection load </w:t>
      </w:r>
      <w:r w:rsidR="00002D63">
        <w:rPr>
          <w:rFonts w:cs="Times New Roman"/>
          <w:szCs w:val="24"/>
        </w:rPr>
        <w:t xml:space="preserve">and the rate of proliferation </w:t>
      </w:r>
      <w:r w:rsidR="00E46F97" w:rsidRPr="00886C8A">
        <w:rPr>
          <w:rFonts w:cs="Times New Roman"/>
          <w:szCs w:val="24"/>
        </w:rPr>
        <w:t xml:space="preserve">seem </w:t>
      </w:r>
      <w:r w:rsidR="0054027C" w:rsidRPr="00886C8A">
        <w:rPr>
          <w:rFonts w:cs="Times New Roman"/>
          <w:szCs w:val="24"/>
        </w:rPr>
        <w:t>to be</w:t>
      </w:r>
      <w:r w:rsidR="00E46F97" w:rsidRPr="00886C8A">
        <w:rPr>
          <w:rFonts w:cs="Times New Roman"/>
          <w:szCs w:val="24"/>
        </w:rPr>
        <w:t xml:space="preserve"> crucial</w:t>
      </w:r>
      <w:r w:rsidR="00D51660">
        <w:rPr>
          <w:rFonts w:cs="Times New Roman"/>
          <w:szCs w:val="24"/>
        </w:rPr>
        <w:t xml:space="preserve"> parameters</w:t>
      </w:r>
      <w:r w:rsidR="00E46F97" w:rsidRPr="00886C8A">
        <w:rPr>
          <w:rFonts w:cs="Times New Roman"/>
          <w:szCs w:val="24"/>
        </w:rPr>
        <w:t xml:space="preserve"> determin</w:t>
      </w:r>
      <w:r w:rsidR="00D51660">
        <w:rPr>
          <w:rFonts w:cs="Times New Roman"/>
          <w:szCs w:val="24"/>
        </w:rPr>
        <w:t xml:space="preserve">ing the outcome of </w:t>
      </w:r>
      <w:r w:rsidR="00E46F97" w:rsidRPr="00886C8A">
        <w:rPr>
          <w:rFonts w:cs="Times New Roman"/>
          <w:szCs w:val="24"/>
        </w:rPr>
        <w:t xml:space="preserve">infection. </w:t>
      </w:r>
      <w:r w:rsidR="00002D63" w:rsidRPr="00705863">
        <w:rPr>
          <w:rFonts w:cs="Times New Roman"/>
          <w:b/>
          <w:bCs/>
          <w:szCs w:val="24"/>
        </w:rPr>
        <w:t>David Duneau</w:t>
      </w:r>
      <w:r w:rsidR="00002D63">
        <w:rPr>
          <w:rFonts w:cs="Times New Roman"/>
          <w:szCs w:val="24"/>
        </w:rPr>
        <w:t xml:space="preserve"> and </w:t>
      </w:r>
      <w:r w:rsidR="00002D63" w:rsidRPr="00705863">
        <w:rPr>
          <w:rFonts w:cs="Times New Roman"/>
          <w:b/>
          <w:bCs/>
          <w:szCs w:val="24"/>
        </w:rPr>
        <w:t>Jean-Baptiste Ferdy’s</w:t>
      </w:r>
      <w:r w:rsidR="00002D63">
        <w:rPr>
          <w:rFonts w:cs="Times New Roman"/>
          <w:szCs w:val="24"/>
        </w:rPr>
        <w:t xml:space="preserve"> </w:t>
      </w:r>
      <w:r w:rsidR="000C256D">
        <w:rPr>
          <w:rFonts w:cs="Times New Roman"/>
          <w:szCs w:val="24"/>
        </w:rPr>
        <w:fldChar w:fldCharType="begin"/>
      </w:r>
      <w:r w:rsidR="000C256D">
        <w:rPr>
          <w:rFonts w:cs="Times New Roman"/>
          <w:szCs w:val="24"/>
        </w:rPr>
        <w:instrText xml:space="preserve"> ADDIN EN.CITE &lt;EndNote&gt;&lt;Cite&gt;&lt;Author&gt;Duneau&lt;/Author&gt;&lt;Year&gt;2022&lt;/Year&gt;&lt;RecNum&gt;3895&lt;/RecNum&gt;&lt;DisplayText&gt;[30]&lt;/DisplayText&gt;&lt;record&gt;&lt;rec-number&gt;3895&lt;/rec-number&gt;&lt;foreign-keys&gt;&lt;key app="EN" db-id="9xwevv5955xte7edasvx09a82s9psf0r2f9x" timestamp="1655405273"&gt;3895&lt;/key&gt;&lt;/foreign-keys&gt;&lt;ref-type name="Journal Article"&gt;17&lt;/ref-type&gt;&lt;contributors&gt;&lt;authors&gt;&lt;author&gt;Duneau, D&lt;/author&gt;&lt;author&gt;Ferdy, JB&lt;/author&gt;&lt;/authors&gt;&lt;/contributors&gt;&lt;titles&gt;&lt;title&gt;Pathogen within-host dynamics and disease outcome: what can we learn from insect studies? &lt;/title&gt;&lt;secondary-title&gt;Current Opinion in Insect Science&lt;/secondary-title&gt;&lt;/titles&gt;&lt;periodical&gt;&lt;full-title&gt;Current Opinion in Insect Science&lt;/full-title&gt;&lt;abbr-1&gt;Current Opinion in Insect Science&lt;/abbr-1&gt;&lt;/periodical&gt;&lt;volume&gt;52&lt;/volume&gt;&lt;section&gt;100925&lt;/section&gt;&lt;dates&gt;&lt;year&gt;2022&lt;/year&gt;&lt;/dates&gt;&lt;urls&gt;&lt;/urls&gt;&lt;/record&gt;&lt;/Cite&gt;&lt;/EndNote&gt;</w:instrText>
      </w:r>
      <w:r w:rsidR="000C256D">
        <w:rPr>
          <w:rFonts w:cs="Times New Roman"/>
          <w:szCs w:val="24"/>
        </w:rPr>
        <w:fldChar w:fldCharType="separate"/>
      </w:r>
      <w:r w:rsidR="000C256D">
        <w:rPr>
          <w:rFonts w:cs="Times New Roman"/>
          <w:noProof/>
          <w:szCs w:val="24"/>
        </w:rPr>
        <w:t>[30]</w:t>
      </w:r>
      <w:r w:rsidR="000C256D">
        <w:rPr>
          <w:rFonts w:cs="Times New Roman"/>
          <w:szCs w:val="24"/>
        </w:rPr>
        <w:fldChar w:fldCharType="end"/>
      </w:r>
      <w:r w:rsidR="004A32FF">
        <w:rPr>
          <w:rFonts w:cs="Times New Roman"/>
          <w:szCs w:val="24"/>
        </w:rPr>
        <w:t xml:space="preserve"> </w:t>
      </w:r>
      <w:r w:rsidR="00002D63" w:rsidRPr="004A32FF">
        <w:rPr>
          <w:rFonts w:cs="Times New Roman"/>
          <w:szCs w:val="24"/>
        </w:rPr>
        <w:t xml:space="preserve">contribution addresses these </w:t>
      </w:r>
      <w:r w:rsidR="001B54D9" w:rsidRPr="004A32FF">
        <w:rPr>
          <w:rFonts w:cs="Times New Roman"/>
          <w:szCs w:val="24"/>
        </w:rPr>
        <w:t xml:space="preserve">parameters, </w:t>
      </w:r>
      <w:r w:rsidR="00002D63" w:rsidRPr="004A32FF">
        <w:rPr>
          <w:rFonts w:cs="Times New Roman"/>
          <w:szCs w:val="24"/>
        </w:rPr>
        <w:t xml:space="preserve">as </w:t>
      </w:r>
      <w:r w:rsidR="001B54D9" w:rsidRPr="004A32FF">
        <w:rPr>
          <w:rFonts w:cs="Times New Roman"/>
          <w:szCs w:val="24"/>
        </w:rPr>
        <w:t>well as</w:t>
      </w:r>
      <w:r w:rsidR="00705863" w:rsidRPr="004A32FF">
        <w:rPr>
          <w:rFonts w:cs="Times New Roman"/>
          <w:szCs w:val="24"/>
        </w:rPr>
        <w:t xml:space="preserve"> </w:t>
      </w:r>
      <w:r w:rsidR="001B54D9" w:rsidRPr="004A32FF">
        <w:rPr>
          <w:rFonts w:cs="Times New Roman"/>
          <w:szCs w:val="24"/>
        </w:rPr>
        <w:t>pathogen load upon death and the set-point pathogen load</w:t>
      </w:r>
      <w:r w:rsidR="004A32FF" w:rsidRPr="004A32FF">
        <w:rPr>
          <w:rFonts w:cs="Times New Roman"/>
          <w:szCs w:val="24"/>
        </w:rPr>
        <w:t xml:space="preserve">, in the context of </w:t>
      </w:r>
      <w:r w:rsidR="00D51660" w:rsidRPr="004A32FF">
        <w:rPr>
          <w:rFonts w:cs="Times New Roman"/>
          <w:szCs w:val="24"/>
        </w:rPr>
        <w:t>bacterial and viral infections</w:t>
      </w:r>
      <w:r w:rsidR="00705863" w:rsidRPr="004A32FF">
        <w:rPr>
          <w:rFonts w:cs="Times New Roman"/>
          <w:szCs w:val="24"/>
        </w:rPr>
        <w:t>. By closely following the pa</w:t>
      </w:r>
      <w:r w:rsidR="00705863">
        <w:rPr>
          <w:rFonts w:cs="Times New Roman"/>
          <w:szCs w:val="24"/>
        </w:rPr>
        <w:t xml:space="preserve">thogen load during early infection phases and upon death, </w:t>
      </w:r>
      <w:r w:rsidR="00EC4A07">
        <w:rPr>
          <w:rFonts w:cs="Times New Roman"/>
          <w:szCs w:val="24"/>
        </w:rPr>
        <w:t>these parameters</w:t>
      </w:r>
      <w:r w:rsidR="00705863">
        <w:rPr>
          <w:rFonts w:cs="Times New Roman"/>
          <w:szCs w:val="24"/>
        </w:rPr>
        <w:t xml:space="preserve"> can provide insight into disease outcome</w:t>
      </w:r>
      <w:r w:rsidR="000C256D">
        <w:rPr>
          <w:rFonts w:cs="Times New Roman"/>
          <w:szCs w:val="24"/>
        </w:rPr>
        <w:t xml:space="preserve"> </w:t>
      </w:r>
      <w:r w:rsidR="000C256D">
        <w:rPr>
          <w:rFonts w:cs="Times New Roman"/>
          <w:szCs w:val="24"/>
        </w:rPr>
        <w:fldChar w:fldCharType="begin"/>
      </w:r>
      <w:r w:rsidR="000C256D">
        <w:rPr>
          <w:rFonts w:cs="Times New Roman"/>
          <w:szCs w:val="24"/>
        </w:rPr>
        <w:instrText xml:space="preserve"> ADDIN EN.CITE &lt;EndNote&gt;&lt;Cite&gt;&lt;Author&gt;Duneau&lt;/Author&gt;&lt;Year&gt;2022&lt;/Year&gt;&lt;RecNum&gt;3895&lt;/RecNum&gt;&lt;DisplayText&gt;[30]&lt;/DisplayText&gt;&lt;record&gt;&lt;rec-number&gt;3895&lt;/rec-number&gt;&lt;foreign-keys&gt;&lt;key app="EN" db-id="9xwevv5955xte7edasvx09a82s9psf0r2f9x" timestamp="1655405273"&gt;3895&lt;/key&gt;&lt;/foreign-keys&gt;&lt;ref-type name="Journal Article"&gt;17&lt;/ref-type&gt;&lt;contributors&gt;&lt;authors&gt;&lt;author&gt;Duneau, D&lt;/author&gt;&lt;author&gt;Ferdy, JB&lt;/author&gt;&lt;/authors&gt;&lt;/contributors&gt;&lt;titles&gt;&lt;title&gt;Pathogen within-host dynamics and disease outcome: what can we learn from insect studies? &lt;/title&gt;&lt;secondary-title&gt;Current Opinion in Insect Science&lt;/secondary-title&gt;&lt;/titles&gt;&lt;periodical&gt;&lt;full-title&gt;Current Opinion in Insect Science&lt;/full-title&gt;&lt;abbr-1&gt;Current Opinion in Insect Science&lt;/abbr-1&gt;&lt;/periodical&gt;&lt;volume&gt;52&lt;/volume&gt;&lt;section&gt;100925&lt;/section&gt;&lt;dates&gt;&lt;year&gt;2022&lt;/year&gt;&lt;/dates&gt;&lt;urls&gt;&lt;/urls&gt;&lt;/record&gt;&lt;/Cite&gt;&lt;/EndNote&gt;</w:instrText>
      </w:r>
      <w:r w:rsidR="000C256D">
        <w:rPr>
          <w:rFonts w:cs="Times New Roman"/>
          <w:szCs w:val="24"/>
        </w:rPr>
        <w:fldChar w:fldCharType="separate"/>
      </w:r>
      <w:r w:rsidR="000C256D">
        <w:rPr>
          <w:rFonts w:cs="Times New Roman"/>
          <w:noProof/>
          <w:szCs w:val="24"/>
        </w:rPr>
        <w:t>[30]</w:t>
      </w:r>
      <w:r w:rsidR="000C256D">
        <w:rPr>
          <w:rFonts w:cs="Times New Roman"/>
          <w:szCs w:val="24"/>
        </w:rPr>
        <w:fldChar w:fldCharType="end"/>
      </w:r>
      <w:r w:rsidR="00705863">
        <w:rPr>
          <w:rFonts w:cs="Times New Roman"/>
          <w:szCs w:val="24"/>
        </w:rPr>
        <w:t xml:space="preserve">. </w:t>
      </w:r>
      <w:r w:rsidR="00DC206C" w:rsidRPr="00886C8A">
        <w:rPr>
          <w:rFonts w:cs="Times New Roman"/>
          <w:szCs w:val="24"/>
        </w:rPr>
        <w:t xml:space="preserve">Duneau &amp; Ferdy’s review is highly complementary to the review by </w:t>
      </w:r>
      <w:r w:rsidR="00DC206C" w:rsidRPr="00886C8A">
        <w:rPr>
          <w:rFonts w:cs="Times New Roman"/>
          <w:b/>
          <w:bCs/>
          <w:szCs w:val="24"/>
        </w:rPr>
        <w:t xml:space="preserve">Ann Tate </w:t>
      </w:r>
      <w:r w:rsidR="00DC206C" w:rsidRPr="00886C8A">
        <w:rPr>
          <w:rFonts w:cs="Times New Roman"/>
          <w:szCs w:val="24"/>
        </w:rPr>
        <w:t xml:space="preserve">and </w:t>
      </w:r>
      <w:r w:rsidR="00DC206C" w:rsidRPr="00886C8A">
        <w:rPr>
          <w:rFonts w:cs="Times New Roman"/>
          <w:b/>
          <w:bCs/>
          <w:szCs w:val="24"/>
        </w:rPr>
        <w:t>Nora Schulz</w:t>
      </w:r>
      <w:r w:rsidR="00623B5E">
        <w:rPr>
          <w:rFonts w:cs="Times New Roman"/>
          <w:b/>
          <w:bCs/>
          <w:szCs w:val="24"/>
        </w:rPr>
        <w:t xml:space="preserve"> </w:t>
      </w:r>
      <w:r w:rsidR="00623B5E" w:rsidRPr="00623B5E">
        <w:rPr>
          <w:rFonts w:cs="Times New Roman"/>
          <w:szCs w:val="24"/>
        </w:rPr>
        <w:fldChar w:fldCharType="begin"/>
      </w:r>
      <w:r w:rsidR="00D44286">
        <w:rPr>
          <w:rFonts w:cs="Times New Roman"/>
          <w:szCs w:val="24"/>
        </w:rPr>
        <w:instrText xml:space="preserve"> ADDIN EN.CITE &lt;EndNote&gt;&lt;Cite&gt;&lt;Author&gt;Tate&lt;/Author&gt;&lt;Year&gt;2022&lt;/Year&gt;&lt;RecNum&gt;3853&lt;/RecNum&gt;&lt;DisplayText&gt;[16]&lt;/DisplayText&gt;&lt;record&gt;&lt;rec-number&gt;3853&lt;/rec-number&gt;&lt;foreign-keys&gt;&lt;key app="EN" db-id="9xwevv5955xte7edasvx09a82s9psf0r2f9x" timestamp="1646118610" guid="f2d1456b-5f60-45f3-9dd2-1f36bb0e0950"&gt;3853&lt;/key&gt;&lt;/foreign-keys&gt;&lt;ref-type name="Journal Article"&gt;17&lt;/ref-type&gt;&lt;contributors&gt;&lt;authors&gt;&lt;author&gt;Tate, A. T.&lt;/author&gt;&lt;author&gt;Schulz, N. K. E.&lt;/author&gt;&lt;/authors&gt;&lt;/contributors&gt;&lt;auth-address&gt;Vanderbilt Univ, Dept Biol Sci, 465 21st Ave S, Nashville, TN 37235 USA&lt;/auth-address&gt;&lt;titles&gt;&lt;title&gt;The within-host ecology of insects and their parasites: integrating experiments and mathematical models&lt;/title&gt;&lt;secondary-title&gt;Current Opinion in Insect Science&lt;/secondary-title&gt;&lt;alt-title&gt;Curr Opin Insect Sci&lt;/alt-title&gt;&lt;/titles&gt;&lt;periodical&gt;&lt;full-title&gt;Current Opinion in Insect Science&lt;/full-title&gt;&lt;abbr-1&gt;Current Opinion in Insect Science&lt;/abbr-1&gt;&lt;/periodical&gt;&lt;alt-periodical&gt;&lt;full-title&gt;Curr Opin Insect Sci&lt;/full-title&gt;&lt;/alt-periodical&gt;&lt;pages&gt;37-41&lt;/pages&gt;&lt;volume&gt;49&lt;/volume&gt;&lt;keywords&gt;&lt;keyword&gt;pathogen&lt;/keyword&gt;&lt;keyword&gt;transmission&lt;/keyword&gt;&lt;keyword&gt;dynamics&lt;/keyword&gt;&lt;keyword&gt;biology&lt;/keyword&gt;&lt;keyword&gt;stage&lt;/keyword&gt;&lt;/keywords&gt;&lt;dates&gt;&lt;year&gt;2022&lt;/year&gt;&lt;pub-dates&gt;&lt;date&gt;Feb&lt;/date&gt;&lt;/pub-dates&gt;&lt;/dates&gt;&lt;isbn&gt;2214-5745&lt;/isbn&gt;&lt;accession-num&gt;WOS:000721116100005&lt;/accession-num&gt;&lt;urls&gt;&lt;related-urls&gt;&lt;url&gt;&amp;lt;Go to ISI&amp;gt;://WOS:000721116100005&lt;/url&gt;&lt;/related-urls&gt;&lt;/urls&gt;&lt;electronic-resource-num&gt;10.1016/j.cois.2021.11.001&lt;/electronic-resource-num&gt;&lt;language&gt;English&lt;/language&gt;&lt;/record&gt;&lt;/Cite&gt;&lt;/EndNote&gt;</w:instrText>
      </w:r>
      <w:r w:rsidR="00623B5E" w:rsidRPr="00623B5E">
        <w:rPr>
          <w:rFonts w:cs="Times New Roman"/>
          <w:szCs w:val="24"/>
        </w:rPr>
        <w:fldChar w:fldCharType="separate"/>
      </w:r>
      <w:r w:rsidR="00D44286">
        <w:rPr>
          <w:rFonts w:cs="Times New Roman"/>
          <w:noProof/>
          <w:szCs w:val="24"/>
        </w:rPr>
        <w:t>[16]</w:t>
      </w:r>
      <w:r w:rsidR="00623B5E" w:rsidRPr="00623B5E">
        <w:rPr>
          <w:rFonts w:cs="Times New Roman"/>
          <w:szCs w:val="24"/>
        </w:rPr>
        <w:fldChar w:fldCharType="end"/>
      </w:r>
      <w:r w:rsidR="003C1386">
        <w:rPr>
          <w:rFonts w:cs="Times New Roman"/>
          <w:szCs w:val="24"/>
        </w:rPr>
        <w:t>,</w:t>
      </w:r>
      <w:r w:rsidR="00DC206C" w:rsidRPr="00886C8A">
        <w:rPr>
          <w:rFonts w:cs="Times New Roman"/>
          <w:szCs w:val="24"/>
        </w:rPr>
        <w:t xml:space="preserve"> who use within-host</w:t>
      </w:r>
      <w:r w:rsidR="00AA5B21" w:rsidRPr="00886C8A">
        <w:rPr>
          <w:rFonts w:cs="Times New Roman"/>
          <w:szCs w:val="24"/>
        </w:rPr>
        <w:t xml:space="preserve"> and between-host</w:t>
      </w:r>
      <w:r w:rsidR="00DC206C" w:rsidRPr="00886C8A">
        <w:rPr>
          <w:rFonts w:cs="Times New Roman"/>
          <w:szCs w:val="24"/>
        </w:rPr>
        <w:t xml:space="preserve"> ecology of insects and their parasites as a case study to exemplify the benefits of integrating experiments and theory, particularly when trying to get a handle on complex phenomena</w:t>
      </w:r>
      <w:r w:rsidR="005909C3" w:rsidRPr="00886C8A">
        <w:rPr>
          <w:rFonts w:cs="Times New Roman"/>
          <w:szCs w:val="24"/>
        </w:rPr>
        <w:t xml:space="preserve"> such as these</w:t>
      </w:r>
      <w:r w:rsidR="00DC206C" w:rsidRPr="00886C8A">
        <w:rPr>
          <w:rFonts w:cs="Times New Roman"/>
          <w:szCs w:val="24"/>
        </w:rPr>
        <w:t>.</w:t>
      </w:r>
      <w:r w:rsidR="00AA5B21" w:rsidRPr="00886C8A">
        <w:rPr>
          <w:rFonts w:cs="Times New Roman"/>
          <w:szCs w:val="24"/>
        </w:rPr>
        <w:t xml:space="preserve"> Mathematical models are essential predictive </w:t>
      </w:r>
      <w:r w:rsidR="00AA5B21" w:rsidRPr="00886C8A">
        <w:rPr>
          <w:rFonts w:cs="Times New Roman"/>
          <w:szCs w:val="24"/>
        </w:rPr>
        <w:lastRenderedPageBreak/>
        <w:t>tools</w:t>
      </w:r>
      <w:r w:rsidR="00B710C6" w:rsidRPr="00886C8A">
        <w:rPr>
          <w:rFonts w:cs="Times New Roman"/>
          <w:szCs w:val="24"/>
        </w:rPr>
        <w:t xml:space="preserve"> that</w:t>
      </w:r>
      <w:r w:rsidR="00AA5B21" w:rsidRPr="00886C8A">
        <w:rPr>
          <w:rFonts w:cs="Times New Roman"/>
          <w:szCs w:val="24"/>
        </w:rPr>
        <w:t xml:space="preserve"> can generate exciting new hypotheses to be tested in insects</w:t>
      </w:r>
      <w:r w:rsidR="00565A59" w:rsidRPr="00886C8A">
        <w:rPr>
          <w:rFonts w:cs="Times New Roman"/>
          <w:szCs w:val="24"/>
        </w:rPr>
        <w:t xml:space="preserve">, but </w:t>
      </w:r>
      <w:r w:rsidR="00F230B0" w:rsidRPr="00886C8A">
        <w:rPr>
          <w:rFonts w:cs="Times New Roman"/>
          <w:szCs w:val="24"/>
        </w:rPr>
        <w:t>which could receive more</w:t>
      </w:r>
      <w:r w:rsidR="0054027C" w:rsidRPr="00886C8A">
        <w:rPr>
          <w:rFonts w:cs="Times New Roman"/>
          <w:szCs w:val="24"/>
        </w:rPr>
        <w:t xml:space="preserve"> attention amongst experimentalists. </w:t>
      </w:r>
    </w:p>
    <w:p w14:paraId="3A33B117" w14:textId="4321F856" w:rsidR="00C213C8" w:rsidRPr="00886C8A" w:rsidRDefault="004C54F4" w:rsidP="003104DC">
      <w:pPr>
        <w:spacing w:line="288" w:lineRule="auto"/>
        <w:rPr>
          <w:rFonts w:cs="Times New Roman"/>
          <w:szCs w:val="24"/>
        </w:rPr>
      </w:pPr>
      <w:r w:rsidRPr="00886C8A">
        <w:rPr>
          <w:rFonts w:cs="Times New Roman"/>
          <w:szCs w:val="24"/>
        </w:rPr>
        <w:t>The balancing act of immune regulation</w:t>
      </w:r>
      <w:r w:rsidR="00076442" w:rsidRPr="00886C8A">
        <w:rPr>
          <w:rFonts w:cs="Times New Roman"/>
          <w:szCs w:val="24"/>
        </w:rPr>
        <w:t>, i.e., activation and shutdown kinetics,</w:t>
      </w:r>
      <w:r w:rsidRPr="00886C8A">
        <w:rPr>
          <w:rFonts w:cs="Times New Roman"/>
          <w:szCs w:val="24"/>
        </w:rPr>
        <w:t xml:space="preserve"> is </w:t>
      </w:r>
      <w:r w:rsidR="00DE0DA0" w:rsidRPr="00886C8A">
        <w:rPr>
          <w:rFonts w:cs="Times New Roman"/>
          <w:szCs w:val="24"/>
        </w:rPr>
        <w:t xml:space="preserve">addressed by </w:t>
      </w:r>
      <w:r w:rsidR="00DE0DA0" w:rsidRPr="00886C8A">
        <w:rPr>
          <w:rFonts w:cs="Times New Roman"/>
          <w:b/>
          <w:bCs/>
          <w:szCs w:val="24"/>
        </w:rPr>
        <w:t>Brian Lazzaro</w:t>
      </w:r>
      <w:r w:rsidR="00DE0DA0" w:rsidRPr="00886C8A">
        <w:rPr>
          <w:rFonts w:cs="Times New Roman"/>
          <w:szCs w:val="24"/>
        </w:rPr>
        <w:t xml:space="preserve"> and </w:t>
      </w:r>
      <w:r w:rsidR="00DE0DA0" w:rsidRPr="00886C8A">
        <w:rPr>
          <w:rFonts w:cs="Times New Roman"/>
          <w:b/>
          <w:bCs/>
          <w:szCs w:val="24"/>
        </w:rPr>
        <w:t>Ann Tate</w:t>
      </w:r>
      <w:r w:rsidR="003C1386">
        <w:rPr>
          <w:rFonts w:cs="Times New Roman"/>
          <w:szCs w:val="24"/>
        </w:rPr>
        <w:t xml:space="preserve"> </w:t>
      </w:r>
      <w:r w:rsidR="00584C25">
        <w:rPr>
          <w:rFonts w:cs="Times New Roman"/>
          <w:szCs w:val="24"/>
        </w:rPr>
        <w:fldChar w:fldCharType="begin"/>
      </w:r>
      <w:r w:rsidR="000C256D">
        <w:rPr>
          <w:rFonts w:cs="Times New Roman"/>
          <w:szCs w:val="24"/>
        </w:rPr>
        <w:instrText xml:space="preserve"> ADDIN EN.CITE &lt;EndNote&gt;&lt;Cite&gt;&lt;Author&gt;Lazzaro&lt;/Author&gt;&lt;Year&gt;2022&lt;/Year&gt;&lt;RecNum&gt;3860&lt;/RecNum&gt;&lt;DisplayText&gt;[31]&lt;/DisplayText&gt;&lt;record&gt;&lt;rec-number&gt;3860&lt;/rec-number&gt;&lt;foreign-keys&gt;&lt;key app="EN" db-id="9xwevv5955xte7edasvx09a82s9psf0r2f9x" timestamp="1646335288" guid="393a985d-b249-49ff-9b65-df091fa2ee31"&gt;3860&lt;/key&gt;&lt;/foreign-keys&gt;&lt;ref-type name="Journal Article"&gt;17&lt;/ref-type&gt;&lt;contributors&gt;&lt;authors&gt;&lt;author&gt;Lazzaro, B. P.&lt;/author&gt;&lt;author&gt;Tate, A. T.&lt;/author&gt;&lt;/authors&gt;&lt;/contributors&gt;&lt;titles&gt;&lt;title&gt;Balancing sensitivity, risk, and immunopathology in immune regulation&lt;/title&gt;&lt;secondary-title&gt;Curr Opin Insect Sci&lt;/secondary-title&gt;&lt;/titles&gt;&lt;periodical&gt;&lt;full-title&gt;Curr Opin Insect Sci&lt;/full-title&gt;&lt;/periodical&gt;&lt;volume&gt;50&lt;/volume&gt;&lt;section&gt;100874&lt;/section&gt;&lt;dates&gt;&lt;year&gt;2022&lt;/year&gt;&lt;/dates&gt;&lt;urls&gt;&lt;/urls&gt;&lt;/record&gt;&lt;/Cite&gt;&lt;/EndNote&gt;</w:instrText>
      </w:r>
      <w:r w:rsidR="00584C25">
        <w:rPr>
          <w:rFonts w:cs="Times New Roman"/>
          <w:szCs w:val="24"/>
        </w:rPr>
        <w:fldChar w:fldCharType="separate"/>
      </w:r>
      <w:r w:rsidR="000C256D">
        <w:rPr>
          <w:rFonts w:cs="Times New Roman"/>
          <w:noProof/>
          <w:szCs w:val="24"/>
        </w:rPr>
        <w:t>[31]</w:t>
      </w:r>
      <w:r w:rsidR="00584C25">
        <w:rPr>
          <w:rFonts w:cs="Times New Roman"/>
          <w:szCs w:val="24"/>
        </w:rPr>
        <w:fldChar w:fldCharType="end"/>
      </w:r>
      <w:r w:rsidR="003C1386">
        <w:rPr>
          <w:rFonts w:cs="Times New Roman"/>
          <w:szCs w:val="24"/>
        </w:rPr>
        <w:t>.</w:t>
      </w:r>
      <w:r w:rsidR="00DE0DA0" w:rsidRPr="00886C8A">
        <w:rPr>
          <w:rFonts w:cs="Times New Roman"/>
          <w:szCs w:val="24"/>
        </w:rPr>
        <w:t xml:space="preserve"> </w:t>
      </w:r>
      <w:r w:rsidR="00B83DFE" w:rsidRPr="00886C8A">
        <w:rPr>
          <w:rFonts w:cs="Times New Roman"/>
          <w:szCs w:val="24"/>
        </w:rPr>
        <w:t>To maximise fitness i</w:t>
      </w:r>
      <w:r w:rsidR="00D27FE2" w:rsidRPr="00886C8A">
        <w:rPr>
          <w:rFonts w:cs="Times New Roman"/>
          <w:szCs w:val="24"/>
        </w:rPr>
        <w:t>n the fac</w:t>
      </w:r>
      <w:r w:rsidR="00EA5EE1" w:rsidRPr="00886C8A">
        <w:rPr>
          <w:rFonts w:cs="Times New Roman"/>
          <w:szCs w:val="24"/>
        </w:rPr>
        <w:t>e</w:t>
      </w:r>
      <w:r w:rsidR="00D27FE2" w:rsidRPr="00886C8A">
        <w:rPr>
          <w:rFonts w:cs="Times New Roman"/>
          <w:szCs w:val="24"/>
        </w:rPr>
        <w:t xml:space="preserve"> of pathogens</w:t>
      </w:r>
      <w:r w:rsidR="00DE0DA0" w:rsidRPr="00886C8A">
        <w:rPr>
          <w:rFonts w:cs="Times New Roman"/>
          <w:szCs w:val="24"/>
        </w:rPr>
        <w:t xml:space="preserve">, the immune system </w:t>
      </w:r>
      <w:r w:rsidR="00D27FE2" w:rsidRPr="00886C8A">
        <w:rPr>
          <w:rFonts w:cs="Times New Roman"/>
          <w:szCs w:val="24"/>
        </w:rPr>
        <w:t>must “</w:t>
      </w:r>
      <w:r w:rsidR="00DE0DA0" w:rsidRPr="00886C8A">
        <w:rPr>
          <w:rFonts w:cs="Times New Roman"/>
          <w:szCs w:val="24"/>
        </w:rPr>
        <w:t>decide</w:t>
      </w:r>
      <w:r w:rsidR="00D27FE2" w:rsidRPr="00886C8A">
        <w:rPr>
          <w:rFonts w:cs="Times New Roman"/>
          <w:szCs w:val="24"/>
        </w:rPr>
        <w:t>”</w:t>
      </w:r>
      <w:r w:rsidR="00DE0DA0" w:rsidRPr="00886C8A">
        <w:rPr>
          <w:rFonts w:cs="Times New Roman"/>
          <w:szCs w:val="24"/>
        </w:rPr>
        <w:t xml:space="preserve"> how and to what degree to respon</w:t>
      </w:r>
      <w:r w:rsidR="00D27FE2" w:rsidRPr="00886C8A">
        <w:rPr>
          <w:rFonts w:cs="Times New Roman"/>
          <w:szCs w:val="24"/>
        </w:rPr>
        <w:t>d</w:t>
      </w:r>
      <w:r w:rsidR="003C3159" w:rsidRPr="00886C8A">
        <w:rPr>
          <w:rFonts w:cs="Times New Roman"/>
          <w:szCs w:val="24"/>
        </w:rPr>
        <w:t>, and then deactivate the response in a timely manner</w:t>
      </w:r>
      <w:r w:rsidR="00D27FE2" w:rsidRPr="00886C8A">
        <w:rPr>
          <w:rFonts w:cs="Times New Roman"/>
          <w:szCs w:val="24"/>
        </w:rPr>
        <w:t>. It is a delicate</w:t>
      </w:r>
      <w:r w:rsidR="00DE0DA0" w:rsidRPr="00886C8A">
        <w:rPr>
          <w:rFonts w:cs="Times New Roman"/>
          <w:szCs w:val="24"/>
        </w:rPr>
        <w:t xml:space="preserve"> naviga</w:t>
      </w:r>
      <w:r w:rsidR="00D27FE2" w:rsidRPr="00886C8A">
        <w:rPr>
          <w:rFonts w:cs="Times New Roman"/>
          <w:szCs w:val="24"/>
        </w:rPr>
        <w:t xml:space="preserve">tional act: </w:t>
      </w:r>
      <w:r w:rsidR="00E86F11" w:rsidRPr="00886C8A">
        <w:rPr>
          <w:rFonts w:cs="Times New Roman"/>
          <w:szCs w:val="24"/>
        </w:rPr>
        <w:t xml:space="preserve">the </w:t>
      </w:r>
      <w:r w:rsidR="00DE0DA0" w:rsidRPr="00886C8A">
        <w:rPr>
          <w:rFonts w:cs="Times New Roman"/>
          <w:szCs w:val="24"/>
        </w:rPr>
        <w:t xml:space="preserve">path </w:t>
      </w:r>
      <w:r w:rsidR="00E86F11" w:rsidRPr="00886C8A">
        <w:rPr>
          <w:rFonts w:cs="Times New Roman"/>
          <w:szCs w:val="24"/>
        </w:rPr>
        <w:t>is strewn with potential c</w:t>
      </w:r>
      <w:r w:rsidR="00D27FE2" w:rsidRPr="00886C8A">
        <w:rPr>
          <w:rFonts w:cs="Times New Roman"/>
          <w:szCs w:val="24"/>
        </w:rPr>
        <w:t xml:space="preserve">osts associated with </w:t>
      </w:r>
      <w:r w:rsidR="00E86F11" w:rsidRPr="00886C8A">
        <w:rPr>
          <w:rFonts w:cs="Times New Roman"/>
          <w:szCs w:val="24"/>
        </w:rPr>
        <w:t>using the immune system</w:t>
      </w:r>
      <w:r w:rsidR="00D27FE2" w:rsidRPr="00886C8A">
        <w:rPr>
          <w:rFonts w:cs="Times New Roman"/>
          <w:szCs w:val="24"/>
        </w:rPr>
        <w:t xml:space="preserve"> and immunopathology</w:t>
      </w:r>
      <w:r w:rsidR="00EA5EE1" w:rsidRPr="00886C8A">
        <w:rPr>
          <w:rFonts w:cs="Times New Roman"/>
          <w:szCs w:val="24"/>
        </w:rPr>
        <w:t>, whilst the consequence of not responding appropriately will mean that the pathogen could get the upper hand</w:t>
      </w:r>
      <w:r w:rsidR="003C3159" w:rsidRPr="00886C8A">
        <w:rPr>
          <w:rFonts w:cs="Times New Roman"/>
          <w:szCs w:val="24"/>
        </w:rPr>
        <w:t xml:space="preserve">. </w:t>
      </w:r>
      <w:r w:rsidR="009E5886" w:rsidRPr="00886C8A">
        <w:rPr>
          <w:rFonts w:cs="Times New Roman"/>
          <w:szCs w:val="24"/>
        </w:rPr>
        <w:t>The review also points out the potential for genetic variation in immune regulation to influence pathogen virulence evolution and host infection toleranc</w:t>
      </w:r>
      <w:r w:rsidR="00351D36" w:rsidRPr="00886C8A">
        <w:rPr>
          <w:rFonts w:cs="Times New Roman"/>
          <w:szCs w:val="24"/>
        </w:rPr>
        <w:t>e</w:t>
      </w:r>
      <w:r w:rsidR="004758E0" w:rsidRPr="00886C8A">
        <w:rPr>
          <w:rFonts w:cs="Times New Roman"/>
          <w:szCs w:val="24"/>
        </w:rPr>
        <w:t xml:space="preserve">, </w:t>
      </w:r>
      <w:r w:rsidR="00076442" w:rsidRPr="00886C8A">
        <w:rPr>
          <w:rFonts w:cs="Times New Roman"/>
          <w:szCs w:val="24"/>
        </w:rPr>
        <w:t>highlight</w:t>
      </w:r>
      <w:r w:rsidR="004758E0" w:rsidRPr="00886C8A">
        <w:rPr>
          <w:rFonts w:cs="Times New Roman"/>
          <w:szCs w:val="24"/>
        </w:rPr>
        <w:t>ing again</w:t>
      </w:r>
      <w:r w:rsidR="00076442" w:rsidRPr="00886C8A">
        <w:rPr>
          <w:rFonts w:cs="Times New Roman"/>
          <w:szCs w:val="24"/>
        </w:rPr>
        <w:t xml:space="preserve"> that together, theory and empirical studies will increase our understanding of the evolution of immunity</w:t>
      </w:r>
      <w:r w:rsidR="00AA5B21" w:rsidRPr="00886C8A">
        <w:rPr>
          <w:rFonts w:cs="Times New Roman"/>
          <w:szCs w:val="24"/>
        </w:rPr>
        <w:t>.</w:t>
      </w:r>
    </w:p>
    <w:p w14:paraId="3FB50295" w14:textId="41FCF8A2" w:rsidR="009B1515" w:rsidRPr="00886C8A" w:rsidRDefault="00C213C8" w:rsidP="003104DC">
      <w:pPr>
        <w:spacing w:line="288" w:lineRule="auto"/>
        <w:rPr>
          <w:rFonts w:cs="Times New Roman"/>
          <w:szCs w:val="24"/>
        </w:rPr>
      </w:pPr>
      <w:r w:rsidRPr="00886C8A">
        <w:rPr>
          <w:rFonts w:cs="Times New Roman"/>
          <w:color w:val="000000"/>
          <w:szCs w:val="24"/>
        </w:rPr>
        <w:t xml:space="preserve">The </w:t>
      </w:r>
      <w:r w:rsidR="00612E38" w:rsidRPr="00886C8A">
        <w:rPr>
          <w:rFonts w:cs="Times New Roman"/>
          <w:color w:val="000000"/>
          <w:szCs w:val="24"/>
        </w:rPr>
        <w:t>pathways and molecules involved in canonical insect immune defences are well described</w:t>
      </w:r>
      <w:r w:rsidR="00584C25">
        <w:rPr>
          <w:rFonts w:cs="Times New Roman"/>
          <w:color w:val="000000"/>
          <w:szCs w:val="24"/>
        </w:rPr>
        <w:t xml:space="preserve"> </w:t>
      </w:r>
      <w:r w:rsidR="00584C25">
        <w:rPr>
          <w:rFonts w:cs="Times New Roman"/>
          <w:color w:val="000000"/>
          <w:szCs w:val="24"/>
        </w:rPr>
        <w:fldChar w:fldCharType="begin">
          <w:fldData xml:space="preserve">PEVuZE5vdGU+PENpdGU+PEF1dGhvcj5aaGFuZzwvQXV0aG9yPjxZZWFyPjIwMjE8L1llYXI+PFJl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</w:fldData>
        </w:fldChar>
      </w:r>
      <w:r w:rsidR="000C256D">
        <w:rPr>
          <w:rFonts w:cs="Times New Roman"/>
          <w:color w:val="000000"/>
          <w:szCs w:val="24"/>
        </w:rPr>
        <w:instrText xml:space="preserve"> ADDIN EN.CITE </w:instrText>
      </w:r>
      <w:r w:rsidR="000C256D">
        <w:rPr>
          <w:rFonts w:cs="Times New Roman"/>
          <w:color w:val="000000"/>
          <w:szCs w:val="24"/>
        </w:rPr>
        <w:fldChar w:fldCharType="begin">
          <w:fldData xml:space="preserve">PEVuZE5vdGU+PENpdGU+PEF1dGhvcj5aaGFuZzwvQXV0aG9yPjxZZWFyPjIwMjE8L1llYXI+PFJl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</w:fldData>
        </w:fldChar>
      </w:r>
      <w:r w:rsidR="000C256D">
        <w:rPr>
          <w:rFonts w:cs="Times New Roman"/>
          <w:color w:val="000000"/>
          <w:szCs w:val="24"/>
        </w:rPr>
        <w:instrText xml:space="preserve"> ADDIN EN.CITE.DATA </w:instrText>
      </w:r>
      <w:r w:rsidR="000C256D">
        <w:rPr>
          <w:rFonts w:cs="Times New Roman"/>
          <w:color w:val="000000"/>
          <w:szCs w:val="24"/>
        </w:rPr>
      </w:r>
      <w:r w:rsidR="000C256D">
        <w:rPr>
          <w:rFonts w:cs="Times New Roman"/>
          <w:color w:val="000000"/>
          <w:szCs w:val="24"/>
        </w:rPr>
        <w:fldChar w:fldCharType="end"/>
      </w:r>
      <w:r w:rsidR="00584C25">
        <w:rPr>
          <w:rFonts w:cs="Times New Roman"/>
          <w:color w:val="000000"/>
          <w:szCs w:val="24"/>
        </w:rPr>
      </w:r>
      <w:r w:rsidR="00584C25">
        <w:rPr>
          <w:rFonts w:cs="Times New Roman"/>
          <w:color w:val="000000"/>
          <w:szCs w:val="24"/>
        </w:rPr>
        <w:fldChar w:fldCharType="separate"/>
      </w:r>
      <w:r w:rsidR="000C256D">
        <w:rPr>
          <w:rFonts w:cs="Times New Roman"/>
          <w:noProof/>
          <w:color w:val="000000"/>
          <w:szCs w:val="24"/>
        </w:rPr>
        <w:t>[32]</w:t>
      </w:r>
      <w:r w:rsidR="00584C25">
        <w:rPr>
          <w:rFonts w:cs="Times New Roman"/>
          <w:color w:val="000000"/>
          <w:szCs w:val="24"/>
        </w:rPr>
        <w:fldChar w:fldCharType="end"/>
      </w:r>
      <w:r w:rsidRPr="00886C8A">
        <w:rPr>
          <w:rFonts w:cs="Times New Roman"/>
          <w:color w:val="000000"/>
          <w:szCs w:val="24"/>
        </w:rPr>
        <w:t xml:space="preserve">. </w:t>
      </w:r>
      <w:r w:rsidR="00612E38" w:rsidRPr="00886C8A">
        <w:rPr>
          <w:rFonts w:cs="Times New Roman"/>
          <w:color w:val="000000"/>
          <w:szCs w:val="24"/>
        </w:rPr>
        <w:t>However, an</w:t>
      </w:r>
      <w:r w:rsidR="009B1515" w:rsidRPr="00886C8A">
        <w:rPr>
          <w:rFonts w:cs="Times New Roman"/>
          <w:szCs w:val="24"/>
        </w:rPr>
        <w:t xml:space="preserve"> emerging topic over the last few years is the role of epigenetics in insect defence, and this is the focus of the review by </w:t>
      </w:r>
      <w:r w:rsidR="009B1515" w:rsidRPr="00886C8A">
        <w:rPr>
          <w:rFonts w:cs="Times New Roman"/>
          <w:b/>
          <w:bCs/>
          <w:szCs w:val="24"/>
        </w:rPr>
        <w:t>Krishnendu Mukherjee</w:t>
      </w:r>
      <w:r w:rsidR="009B1515" w:rsidRPr="00886C8A">
        <w:rPr>
          <w:rFonts w:cs="Times New Roman"/>
          <w:szCs w:val="24"/>
        </w:rPr>
        <w:t xml:space="preserve"> and </w:t>
      </w:r>
      <w:r w:rsidR="009B1515" w:rsidRPr="00886C8A">
        <w:rPr>
          <w:rFonts w:cs="Times New Roman"/>
          <w:b/>
          <w:bCs/>
          <w:szCs w:val="24"/>
        </w:rPr>
        <w:t>Ulrich Dobrindt</w:t>
      </w:r>
      <w:r w:rsidR="00584C25">
        <w:rPr>
          <w:rFonts w:cs="Times New Roman"/>
          <w:szCs w:val="24"/>
        </w:rPr>
        <w:t xml:space="preserve"> </w:t>
      </w:r>
      <w:r w:rsidR="00584C25">
        <w:rPr>
          <w:rFonts w:cs="Times New Roman"/>
          <w:szCs w:val="24"/>
        </w:rPr>
        <w:fldChar w:fldCharType="begin"/>
      </w:r>
      <w:r w:rsidR="000C256D">
        <w:rPr>
          <w:rFonts w:cs="Times New Roman"/>
          <w:szCs w:val="24"/>
        </w:rPr>
        <w:instrText xml:space="preserve"> ADDIN EN.CITE &lt;EndNote&gt;&lt;Cite&gt;&lt;Author&gt;Mukherjee&lt;/Author&gt;&lt;Year&gt;2022&lt;/Year&gt;&lt;RecNum&gt;3861&lt;/RecNum&gt;&lt;DisplayText&gt;[33]&lt;/DisplayText&gt;&lt;record&gt;&lt;rec-number&gt;3861&lt;/rec-number&gt;&lt;foreign-keys&gt;&lt;key app="EN" db-id="9xwevv5955xte7edasvx09a82s9psf0r2f9x" timestamp="1646335401" guid="19ccf777-8755-411c-ba0a-d3d6f41423ba"&gt;3861&lt;/key&gt;&lt;/foreign-keys&gt;&lt;ref-type name="Journal Article"&gt;17&lt;/ref-type&gt;&lt;contributors&gt;&lt;authors&gt;&lt;author&gt;Mukherjee, K.&lt;/author&gt;&lt;author&gt;Dobrindt, U.&lt;/author&gt;&lt;/authors&gt;&lt;/contributors&gt;&lt;auth-address&gt;Univ Munster, Inst Hyg, Mendelstr 7, D-48149 Munster, Germany&lt;/auth-address&gt;&lt;titles&gt;&lt;title&gt;The emerging role of epigenetic mechanisms in insect defense against pathogens&lt;/title&gt;&lt;secondary-title&gt;Current Opinion in Insect Science&lt;/secondary-title&gt;&lt;alt-title&gt;Curr Opin Insect Sci&lt;/alt-title&gt;&lt;/titles&gt;&lt;periodical&gt;&lt;full-title&gt;Current Opinion in Insect Science&lt;/full-title&gt;&lt;abbr-1&gt;Current Opinion in Insect Science&lt;/abbr-1&gt;&lt;/periodical&gt;&lt;alt-periodical&gt;&lt;full-title&gt;Curr Opin Insect Sci&lt;/full-title&gt;&lt;/alt-periodical&gt;&lt;pages&gt;8-14&lt;/pages&gt;&lt;volume&gt;49&lt;/volume&gt;&lt;keywords&gt;&lt;keyword&gt;galleria-mellonella&lt;/keyword&gt;&lt;keyword&gt;DNA methylation&lt;/keyword&gt;&lt;keyword&gt;noncoding rnas&lt;/keyword&gt;&lt;keyword&gt;pea aphid&lt;/keyword&gt;&lt;keyword&gt;microrna&lt;/keyword&gt;&lt;keyword&gt;biogenesis&lt;/keyword&gt;&lt;keyword&gt;resistance&lt;/keyword&gt;&lt;/keywords&gt;&lt;dates&gt;&lt;year&gt;2022&lt;/year&gt;&lt;pub-dates&gt;&lt;date&gt;Feb&lt;/date&gt;&lt;/pub-dates&gt;&lt;/dates&gt;&lt;isbn&gt;2214-5745&lt;/isbn&gt;&lt;accession-num&gt;WOS:000721116100001&lt;/accession-num&gt;&lt;urls&gt;&lt;related-urls&gt;&lt;url&gt;&amp;lt;Go to ISI&amp;gt;://WOS:000721116100001&lt;/url&gt;&lt;/related-urls&gt;&lt;/urls&gt;&lt;electronic-resource-num&gt;10.1016/j.cois.2021.10.004&lt;/electronic-resource-num&gt;&lt;language&gt;English&lt;/language&gt;&lt;/record&gt;&lt;/Cite&gt;&lt;/EndNote&gt;</w:instrText>
      </w:r>
      <w:r w:rsidR="00584C25">
        <w:rPr>
          <w:rFonts w:cs="Times New Roman"/>
          <w:szCs w:val="24"/>
        </w:rPr>
        <w:fldChar w:fldCharType="separate"/>
      </w:r>
      <w:r w:rsidR="000C256D">
        <w:rPr>
          <w:rFonts w:cs="Times New Roman"/>
          <w:noProof/>
          <w:szCs w:val="24"/>
        </w:rPr>
        <w:t>[33]</w:t>
      </w:r>
      <w:r w:rsidR="00584C25">
        <w:rPr>
          <w:rFonts w:cs="Times New Roman"/>
          <w:szCs w:val="24"/>
        </w:rPr>
        <w:fldChar w:fldCharType="end"/>
      </w:r>
      <w:r w:rsidR="00584C25">
        <w:rPr>
          <w:rFonts w:cs="Times New Roman"/>
          <w:szCs w:val="24"/>
        </w:rPr>
        <w:t>.</w:t>
      </w:r>
      <w:r w:rsidR="009B1515" w:rsidRPr="00886C8A">
        <w:rPr>
          <w:rFonts w:cs="Times New Roman"/>
          <w:szCs w:val="24"/>
        </w:rPr>
        <w:t xml:space="preserve"> They </w:t>
      </w:r>
      <w:r w:rsidR="000D616D" w:rsidRPr="00886C8A">
        <w:rPr>
          <w:rFonts w:cs="Times New Roman"/>
          <w:szCs w:val="24"/>
        </w:rPr>
        <w:t>show that</w:t>
      </w:r>
      <w:r w:rsidR="00B2431C" w:rsidRPr="00886C8A">
        <w:rPr>
          <w:rFonts w:cs="Times New Roman"/>
          <w:szCs w:val="24"/>
        </w:rPr>
        <w:t xml:space="preserve"> </w:t>
      </w:r>
      <w:r w:rsidR="009B1515" w:rsidRPr="00886C8A">
        <w:rPr>
          <w:rFonts w:cs="Times New Roman"/>
          <w:szCs w:val="24"/>
        </w:rPr>
        <w:t>regulation of insect immune defences against parasites</w:t>
      </w:r>
      <w:r w:rsidR="00B2431C" w:rsidRPr="00886C8A">
        <w:rPr>
          <w:rFonts w:cs="Times New Roman"/>
          <w:szCs w:val="24"/>
        </w:rPr>
        <w:t xml:space="preserve"> is indeed often regulated</w:t>
      </w:r>
      <w:r w:rsidR="009B1515" w:rsidRPr="00886C8A">
        <w:rPr>
          <w:rFonts w:cs="Times New Roman"/>
          <w:szCs w:val="24"/>
        </w:rPr>
        <w:t xml:space="preserve"> by epigenetic changes</w:t>
      </w:r>
      <w:r w:rsidR="00BB7AF6" w:rsidRPr="00886C8A">
        <w:rPr>
          <w:rFonts w:cs="Times New Roman"/>
          <w:szCs w:val="24"/>
        </w:rPr>
        <w:t xml:space="preserve">, </w:t>
      </w:r>
      <w:r w:rsidR="00B2431C" w:rsidRPr="00886C8A">
        <w:rPr>
          <w:rFonts w:cs="Times New Roman"/>
          <w:szCs w:val="24"/>
        </w:rPr>
        <w:t>such as</w:t>
      </w:r>
      <w:r w:rsidR="00BB7AF6" w:rsidRPr="00886C8A">
        <w:rPr>
          <w:rFonts w:cs="Times New Roman"/>
          <w:szCs w:val="24"/>
        </w:rPr>
        <w:t xml:space="preserve"> transcriptional reprogramming</w:t>
      </w:r>
      <w:r w:rsidR="00F134EC" w:rsidRPr="00886C8A">
        <w:rPr>
          <w:rFonts w:cs="Times New Roman"/>
          <w:szCs w:val="24"/>
        </w:rPr>
        <w:t xml:space="preserve"> of immunity genes</w:t>
      </w:r>
      <w:r w:rsidR="00BB7AF6" w:rsidRPr="00886C8A">
        <w:rPr>
          <w:rFonts w:cs="Times New Roman"/>
          <w:szCs w:val="24"/>
        </w:rPr>
        <w:t xml:space="preserve"> </w:t>
      </w:r>
      <w:r w:rsidR="00F134EC" w:rsidRPr="00886C8A">
        <w:rPr>
          <w:rFonts w:cs="Times New Roman"/>
          <w:szCs w:val="24"/>
        </w:rPr>
        <w:t>by DNA methylation, histone acetylation and microRNAs</w:t>
      </w:r>
      <w:r w:rsidR="00B2431C" w:rsidRPr="00886C8A">
        <w:rPr>
          <w:rFonts w:cs="Times New Roman"/>
          <w:szCs w:val="24"/>
        </w:rPr>
        <w:t>, which can</w:t>
      </w:r>
      <w:r w:rsidR="00F134EC" w:rsidRPr="00886C8A">
        <w:rPr>
          <w:rFonts w:cs="Times New Roman"/>
          <w:szCs w:val="24"/>
        </w:rPr>
        <w:t xml:space="preserve"> </w:t>
      </w:r>
      <w:r w:rsidR="00B2431C" w:rsidRPr="00886C8A">
        <w:rPr>
          <w:rFonts w:cs="Times New Roman"/>
          <w:szCs w:val="24"/>
        </w:rPr>
        <w:t xml:space="preserve">also </w:t>
      </w:r>
      <w:r w:rsidR="00F134EC" w:rsidRPr="00886C8A">
        <w:rPr>
          <w:rFonts w:cs="Times New Roman"/>
          <w:szCs w:val="24"/>
        </w:rPr>
        <w:t>be trans-generationally inherited</w:t>
      </w:r>
      <w:r w:rsidR="009B1515" w:rsidRPr="00886C8A">
        <w:rPr>
          <w:rFonts w:cs="Times New Roman"/>
          <w:szCs w:val="24"/>
        </w:rPr>
        <w:t xml:space="preserve">. </w:t>
      </w:r>
    </w:p>
    <w:p w14:paraId="0D7B6DFD" w14:textId="6682A66C" w:rsidR="00C55037" w:rsidRPr="00886C8A" w:rsidRDefault="00B83DFE" w:rsidP="003104DC">
      <w:pPr>
        <w:spacing w:line="288" w:lineRule="auto"/>
        <w:rPr>
          <w:rFonts w:cs="Times New Roman"/>
          <w:szCs w:val="24"/>
        </w:rPr>
      </w:pPr>
      <w:r w:rsidRPr="00886C8A">
        <w:rPr>
          <w:rFonts w:cs="Times New Roman"/>
          <w:b/>
          <w:bCs/>
          <w:szCs w:val="24"/>
        </w:rPr>
        <w:t>Paul Schmid-Hempel</w:t>
      </w:r>
      <w:r w:rsidRPr="00886C8A">
        <w:rPr>
          <w:rFonts w:cs="Times New Roman"/>
          <w:szCs w:val="24"/>
        </w:rPr>
        <w:t xml:space="preserve"> </w:t>
      </w:r>
      <w:r w:rsidR="00584C25">
        <w:rPr>
          <w:rFonts w:cs="Times New Roman"/>
          <w:szCs w:val="24"/>
        </w:rPr>
        <w:fldChar w:fldCharType="begin"/>
      </w:r>
      <w:r w:rsidR="000C256D">
        <w:rPr>
          <w:rFonts w:cs="Times New Roman"/>
          <w:szCs w:val="24"/>
        </w:rPr>
        <w:instrText xml:space="preserve"> ADDIN EN.CITE &lt;EndNote&gt;&lt;Cite&gt;&lt;Author&gt;Schmid-Hempel&lt;/Author&gt;&lt;Year&gt;2022&lt;/Year&gt;&lt;RecNum&gt;3862&lt;/RecNum&gt;&lt;DisplayText&gt;[34]&lt;/DisplayText&gt;&lt;record&gt;&lt;rec-number&gt;3862&lt;/rec-number&gt;&lt;foreign-keys&gt;&lt;key app="EN" db-id="9xwevv5955xte7edasvx09a82s9psf0r2f9x" timestamp="1646335497" guid="8cfb970a-acc1-4ef0-8d7b-546cac5ff736"&gt;3862&lt;/key&gt;&lt;/foreign-keys&gt;&lt;ref-type name="Journal Article"&gt;17&lt;/ref-type&gt;&lt;contributors&gt;&lt;authors&gt;&lt;author&gt;Schmid-Hempel, P.&lt;/author&gt;&lt;/authors&gt;&lt;/contributors&gt;&lt;auth-address&gt;Swiss Fed Inst Technol, Inst Integrat Biol IBZ, Univ Str 16, CH-8092 Zurich, Switzerland&lt;/auth-address&gt;&lt;titles&gt;&lt;title&gt;Function and mechanisms in defence strategies&lt;/title&gt;&lt;secondary-title&gt;Current Opinion in Insect Science&lt;/secondary-title&gt;&lt;alt-title&gt;Curr Opin Insect Sci&lt;/alt-title&gt;&lt;/titles&gt;&lt;periodical&gt;&lt;full-title&gt;Current Opinion in Insect Science&lt;/full-title&gt;&lt;abbr-1&gt;Current Opinion in Insect Science&lt;/abbr-1&gt;&lt;/periodical&gt;&lt;alt-periodical&gt;&lt;full-title&gt;Curr Opin Insect Sci&lt;/full-title&gt;&lt;/alt-periodical&gt;&lt;pages&gt;31-36&lt;/pages&gt;&lt;volume&gt;49&lt;/volume&gt;&lt;keywords&gt;&lt;keyword&gt;immune&lt;/keyword&gt;&lt;keyword&gt;evolution&lt;/keyword&gt;&lt;keyword&gt;biology&lt;/keyword&gt;&lt;/keywords&gt;&lt;dates&gt;&lt;year&gt;2022&lt;/year&gt;&lt;pub-dates&gt;&lt;date&gt;Feb&lt;/date&gt;&lt;/pub-dates&gt;&lt;/dates&gt;&lt;isbn&gt;2214-5745&lt;/isbn&gt;&lt;accession-num&gt;WOS:000721116100004&lt;/accession-num&gt;&lt;urls&gt;&lt;related-urls&gt;&lt;url&gt;&amp;lt;Go to ISI&amp;gt;://WOS:000721116100004&lt;/url&gt;&lt;/related-urls&gt;&lt;/urls&gt;&lt;electronic-resource-num&gt;10.1016/j.cois.2021.10.005&lt;/electronic-resource-num&gt;&lt;language&gt;English&lt;/language&gt;&lt;/record&gt;&lt;/Cite&gt;&lt;/EndNote&gt;</w:instrText>
      </w:r>
      <w:r w:rsidR="00584C25">
        <w:rPr>
          <w:rFonts w:cs="Times New Roman"/>
          <w:szCs w:val="24"/>
        </w:rPr>
        <w:fldChar w:fldCharType="separate"/>
      </w:r>
      <w:r w:rsidR="000C256D">
        <w:rPr>
          <w:rFonts w:cs="Times New Roman"/>
          <w:noProof/>
          <w:szCs w:val="24"/>
        </w:rPr>
        <w:t>[34]</w:t>
      </w:r>
      <w:r w:rsidR="00584C25">
        <w:rPr>
          <w:rFonts w:cs="Times New Roman"/>
          <w:szCs w:val="24"/>
        </w:rPr>
        <w:fldChar w:fldCharType="end"/>
      </w:r>
      <w:r w:rsidR="00584C25">
        <w:rPr>
          <w:rFonts w:cs="Times New Roman"/>
          <w:szCs w:val="24"/>
        </w:rPr>
        <w:t xml:space="preserve"> </w:t>
      </w:r>
      <w:r w:rsidRPr="00886C8A">
        <w:rPr>
          <w:rFonts w:cs="Times New Roman"/>
          <w:szCs w:val="24"/>
        </w:rPr>
        <w:t>then elaborates on defence mechanisms</w:t>
      </w:r>
      <w:r w:rsidR="00AE0CAC" w:rsidRPr="00886C8A">
        <w:rPr>
          <w:rFonts w:cs="Times New Roman"/>
          <w:szCs w:val="24"/>
        </w:rPr>
        <w:t xml:space="preserve"> in the context of disease space</w:t>
      </w:r>
      <w:r w:rsidR="008D6239">
        <w:rPr>
          <w:rFonts w:cs="Times New Roman"/>
          <w:szCs w:val="24"/>
        </w:rPr>
        <w:t xml:space="preserve"> </w:t>
      </w:r>
      <w:r w:rsidR="008D6239">
        <w:rPr>
          <w:rFonts w:cs="Times New Roman"/>
          <w:szCs w:val="24"/>
        </w:rPr>
        <w:fldChar w:fldCharType="begin"/>
      </w:r>
      <w:r w:rsidR="000C256D">
        <w:rPr>
          <w:rFonts w:cs="Times New Roman"/>
          <w:szCs w:val="24"/>
        </w:rPr>
        <w:instrText xml:space="preserve"> ADDIN EN.CITE &lt;EndNote&gt;&lt;Cite&gt;&lt;Author&gt;Torres&lt;/Author&gt;&lt;Year&gt;2016&lt;/Year&gt;&lt;RecNum&gt;2476&lt;/RecNum&gt;&lt;DisplayText&gt;[35]&lt;/DisplayText&gt;&lt;record&gt;&lt;rec-number&gt;2476&lt;/rec-number&gt;&lt;foreign-keys&gt;&lt;key app="EN" db-id="9xwevv5955xte7edasvx09a82s9psf0r2f9x" timestamp="1616180238" guid="b3f28985-390e-4e45-b6bd-b7a6b5cee3b9"&gt;2476&lt;/key&gt;&lt;/foreign-keys&gt;&lt;ref-type name="Journal Article"&gt;17&lt;/ref-type&gt;&lt;contributors&gt;&lt;authors&gt;&lt;author&gt;Torres, BY&lt;/author&gt;&lt;author&gt;Oliveira, JHM&lt;/author&gt;&lt;author&gt;Tate, AT&lt;/author&gt;&lt;author&gt;Rath, P&lt;/author&gt;&lt;author&gt;Cumnock, K&lt;/author&gt;&lt;author&gt;Schneider, DS&lt;/author&gt;&lt;/authors&gt;&lt;/contributors&gt;&lt;auth-address&gt;Stanford Univ, Program Immunol, Stanford, CA 94305 USA|Stanford Univ, Dept Microbiol &amp;amp; Immunol, Stanford, CA 94305 USA|Univ Houston, Dept Biol &amp;amp; Biochem, Houston, TX USA&lt;/auth-address&gt;&lt;titles&gt;&lt;title&gt;Tracking resilience to infections by mapping disease space&lt;/title&gt;&lt;secondary-title&gt;PLOS Biology&lt;/secondary-title&gt;&lt;/titles&gt;&lt;periodical&gt;&lt;full-title&gt;PLOS Biology&lt;/full-title&gt;&lt;abbr-1&gt;PLoS Biol&lt;/abbr-1&gt;&lt;/periodical&gt;&lt;pages&gt;e1002436&lt;/pages&gt;&lt;volume&gt;14&lt;/volume&gt;&lt;number&gt;4&lt;/number&gt;&lt;keywords&gt;&lt;keyword&gt;TOLERANCE&lt;/keyword&gt;&lt;keyword&gt;MALARIA&lt;/keyword&gt;&lt;keyword&gt;RESISTANCE&lt;/keyword&gt;&lt;keyword&gt;TOPOLOGY&lt;/keyword&gt;&lt;keyword&gt;Biochemistry &amp;amp; Molecular Biology&lt;/keyword&gt;&lt;keyword&gt;Biology&lt;/keyword&gt;&lt;keyword&gt;Biochemistry &amp;amp; Molecular Biology&lt;/keyword&gt;&lt;keyword&gt;Life Sciences &amp;amp; Biomedicine - Other Topics&lt;/keyword&gt;&lt;/keywords&gt;&lt;dates&gt;&lt;year&gt;2016&lt;/year&gt;&lt;pub-dates&gt;&lt;date&gt;APR 2016&lt;/date&gt;&lt;/pub-dates&gt;&lt;/dates&gt;&lt;isbn&gt;1545-7885&lt;/isbn&gt;&lt;accession-num&gt;WOS:000375094800007&lt;/accession-num&gt;&lt;work-type&gt;Article&lt;/work-type&gt;&lt;urls&gt;&lt;/urls&gt;&lt;custom7&gt;ARTN e1002436&lt;/custom7&gt;&lt;electronic-resource-num&gt;10.1371/journal.pbio.1002436&lt;/electronic-resource-num&gt;&lt;language&gt;English&lt;/language&gt;&lt;/record&gt;&lt;/Cite&gt;&lt;/EndNote&gt;</w:instrText>
      </w:r>
      <w:r w:rsidR="008D6239">
        <w:rPr>
          <w:rFonts w:cs="Times New Roman"/>
          <w:szCs w:val="24"/>
        </w:rPr>
        <w:fldChar w:fldCharType="separate"/>
      </w:r>
      <w:r w:rsidR="000C256D">
        <w:rPr>
          <w:rFonts w:cs="Times New Roman"/>
          <w:noProof/>
          <w:szCs w:val="24"/>
        </w:rPr>
        <w:t>[35]</w:t>
      </w:r>
      <w:r w:rsidR="008D6239">
        <w:rPr>
          <w:rFonts w:cs="Times New Roman"/>
          <w:szCs w:val="24"/>
        </w:rPr>
        <w:fldChar w:fldCharType="end"/>
      </w:r>
      <w:r w:rsidRPr="00886C8A">
        <w:rPr>
          <w:rFonts w:cs="Times New Roman"/>
          <w:szCs w:val="24"/>
        </w:rPr>
        <w:t xml:space="preserve">, </w:t>
      </w:r>
      <w:r w:rsidR="00AE0CAC" w:rsidRPr="00886C8A">
        <w:rPr>
          <w:rFonts w:cs="Times New Roman"/>
          <w:szCs w:val="24"/>
        </w:rPr>
        <w:t>connecting</w:t>
      </w:r>
      <w:r w:rsidRPr="00886C8A">
        <w:rPr>
          <w:rFonts w:cs="Times New Roman"/>
          <w:szCs w:val="24"/>
        </w:rPr>
        <w:t xml:space="preserve"> thi</w:t>
      </w:r>
      <w:r w:rsidR="00B3351B" w:rsidRPr="00886C8A">
        <w:rPr>
          <w:rFonts w:cs="Times New Roman"/>
          <w:szCs w:val="24"/>
        </w:rPr>
        <w:t>s</w:t>
      </w:r>
      <w:r w:rsidRPr="00886C8A">
        <w:rPr>
          <w:rFonts w:cs="Times New Roman"/>
          <w:szCs w:val="24"/>
        </w:rPr>
        <w:t xml:space="preserve"> immunological take on defences, with </w:t>
      </w:r>
      <w:r w:rsidR="00AE0CAC" w:rsidRPr="00886C8A">
        <w:rPr>
          <w:rFonts w:cs="Times New Roman"/>
          <w:szCs w:val="24"/>
        </w:rPr>
        <w:t xml:space="preserve">the </w:t>
      </w:r>
      <w:r w:rsidR="00B77725" w:rsidRPr="00886C8A">
        <w:rPr>
          <w:rFonts w:cs="Times New Roman"/>
          <w:szCs w:val="24"/>
        </w:rPr>
        <w:t xml:space="preserve">functional </w:t>
      </w:r>
      <w:r w:rsidRPr="00886C8A">
        <w:rPr>
          <w:rFonts w:cs="Times New Roman"/>
          <w:szCs w:val="24"/>
        </w:rPr>
        <w:t xml:space="preserve">evolutionary ecology </w:t>
      </w:r>
      <w:r w:rsidR="005C5249" w:rsidRPr="00886C8A">
        <w:rPr>
          <w:rFonts w:cs="Times New Roman"/>
          <w:szCs w:val="24"/>
        </w:rPr>
        <w:t>concept</w:t>
      </w:r>
      <w:r w:rsidR="00AE0CAC" w:rsidRPr="00886C8A">
        <w:rPr>
          <w:rFonts w:cs="Times New Roman"/>
          <w:szCs w:val="24"/>
        </w:rPr>
        <w:t xml:space="preserve"> of the defence chart</w:t>
      </w:r>
      <w:r w:rsidR="00584C25">
        <w:rPr>
          <w:rFonts w:cs="Times New Roman"/>
          <w:szCs w:val="24"/>
        </w:rPr>
        <w:t xml:space="preserve"> </w:t>
      </w:r>
      <w:r w:rsidR="008D6239">
        <w:rPr>
          <w:rFonts w:cs="Times New Roman"/>
          <w:szCs w:val="24"/>
        </w:rPr>
        <w:fldChar w:fldCharType="begin"/>
      </w:r>
      <w:r w:rsidR="000C256D">
        <w:rPr>
          <w:rFonts w:cs="Times New Roman"/>
          <w:szCs w:val="24"/>
        </w:rPr>
        <w:instrText xml:space="preserve"> ADDIN EN.CITE &lt;EndNote&gt;&lt;Cite&gt;&lt;Author&gt;Schmid-Hempel&lt;/Author&gt;&lt;Year&gt;2003&lt;/Year&gt;&lt;RecNum&gt;3255&lt;/RecNum&gt;&lt;DisplayText&gt;[36]&lt;/DisplayText&gt;&lt;record&gt;&lt;rec-number&gt;3255&lt;/rec-number&gt;&lt;foreign-keys&gt;&lt;key app="EN" db-id="9xwevv5955xte7edasvx09a82s9psf0r2f9x" timestamp="1618896821" guid="ba8cf782-0684-49cf-84cb-3d8a8b85e6cc"&gt;3255&lt;/key&gt;&lt;/foreign-keys&gt;&lt;ref-type name="Journal Article"&gt;17&lt;/ref-type&gt;&lt;contributors&gt;&lt;authors&gt;&lt;author&gt;Schmid-Hempel, Paul&lt;/author&gt;&lt;author&gt;Ebert, Dieter&lt;/author&gt;&lt;/authors&gt;&lt;/contributors&gt;&lt;titles&gt;&lt;title&gt;On the evolutionary ecology of specific immune defence&lt;/title&gt;&lt;secondary-title&gt;Trends in Ecology &amp;amp; Evolution&lt;/secondary-title&gt;&lt;alt-title&gt;Trends in Ecology &amp;amp; Evolution&lt;/alt-title&gt;&lt;/titles&gt;&lt;periodical&gt;&lt;full-title&gt;Trends in ecology &amp;amp; evolution&lt;/full-title&gt;&lt;/periodical&gt;&lt;alt-periodical&gt;&lt;full-title&gt;Trends in ecology &amp;amp; evolution&lt;/full-title&gt;&lt;/alt-periodical&gt;&lt;pages&gt;27-32&lt;/pages&gt;&lt;volume&gt;18&lt;/volume&gt;&lt;number&gt;1&lt;/number&gt;&lt;keywords&gt;&lt;keyword&gt;review&lt;/keyword&gt;&lt;keyword&gt;immunity&lt;/keyword&gt;&lt;keyword&gt;specificity&lt;/keyword&gt;&lt;/keywords&gt;&lt;dates&gt;&lt;year&gt;2003&lt;/year&gt;&lt;pub-dates&gt;&lt;date&gt;2003/01//&lt;/date&gt;&lt;/pub-dates&gt;&lt;/dates&gt;&lt;isbn&gt;01695347&lt;/isbn&gt;&lt;urls&gt;&lt;related-urls&gt;&lt;url&gt;https://linkinghub.elsevier.com/retrieve/pii/S0169534702000137&lt;/url&gt;&lt;/related-urls&gt;&lt;/urls&gt;&lt;electronic-resource-num&gt;10.1016/S0169-5347(02)00013-7&lt;/electronic-resource-num&gt;&lt;remote-database-provider&gt;DOI.org (Crossref)&lt;/remote-database-provider&gt;&lt;language&gt;en&lt;/language&gt;&lt;access-date&gt;2021/02/16/21:20:54&lt;/access-date&gt;&lt;/record&gt;&lt;/Cite&gt;&lt;/EndNote&gt;</w:instrText>
      </w:r>
      <w:r w:rsidR="008D6239">
        <w:rPr>
          <w:rFonts w:cs="Times New Roman"/>
          <w:szCs w:val="24"/>
        </w:rPr>
        <w:fldChar w:fldCharType="separate"/>
      </w:r>
      <w:r w:rsidR="000C256D">
        <w:rPr>
          <w:rFonts w:cs="Times New Roman"/>
          <w:noProof/>
          <w:szCs w:val="24"/>
        </w:rPr>
        <w:t>[36]</w:t>
      </w:r>
      <w:r w:rsidR="008D6239">
        <w:rPr>
          <w:rFonts w:cs="Times New Roman"/>
          <w:szCs w:val="24"/>
        </w:rPr>
        <w:fldChar w:fldCharType="end"/>
      </w:r>
      <w:r w:rsidR="00B3351B" w:rsidRPr="00886C8A">
        <w:rPr>
          <w:rFonts w:cs="Times New Roman"/>
          <w:szCs w:val="24"/>
        </w:rPr>
        <w:t>.</w:t>
      </w:r>
      <w:r w:rsidRPr="00886C8A">
        <w:rPr>
          <w:rFonts w:cs="Times New Roman"/>
          <w:szCs w:val="24"/>
        </w:rPr>
        <w:t xml:space="preserve"> In this </w:t>
      </w:r>
      <w:r w:rsidR="00D93594" w:rsidRPr="00886C8A">
        <w:rPr>
          <w:rFonts w:cs="Times New Roman"/>
          <w:szCs w:val="24"/>
        </w:rPr>
        <w:t xml:space="preserve">novel </w:t>
      </w:r>
      <w:r w:rsidRPr="00886C8A">
        <w:rPr>
          <w:rFonts w:cs="Times New Roman"/>
          <w:szCs w:val="24"/>
        </w:rPr>
        <w:t>framework</w:t>
      </w:r>
      <w:r w:rsidR="00B3351B" w:rsidRPr="00886C8A">
        <w:rPr>
          <w:rFonts w:cs="Times New Roman"/>
          <w:szCs w:val="24"/>
        </w:rPr>
        <w:t>, which is broadly applicable across taxa from</w:t>
      </w:r>
      <w:r w:rsidRPr="00886C8A">
        <w:rPr>
          <w:rFonts w:cs="Times New Roman"/>
          <w:szCs w:val="24"/>
        </w:rPr>
        <w:t xml:space="preserve"> insects to vertebrates</w:t>
      </w:r>
      <w:r w:rsidR="00B3351B" w:rsidRPr="00886C8A">
        <w:rPr>
          <w:rFonts w:cs="Times New Roman"/>
          <w:szCs w:val="24"/>
        </w:rPr>
        <w:t xml:space="preserve">, </w:t>
      </w:r>
      <w:r w:rsidR="005C5249" w:rsidRPr="00886C8A">
        <w:rPr>
          <w:rFonts w:cs="Times New Roman"/>
          <w:szCs w:val="24"/>
        </w:rPr>
        <w:t xml:space="preserve">the concepts </w:t>
      </w:r>
      <w:r w:rsidR="00C5055F" w:rsidRPr="00886C8A">
        <w:rPr>
          <w:rFonts w:cs="Times New Roman"/>
          <w:szCs w:val="24"/>
        </w:rPr>
        <w:t xml:space="preserve">explained </w:t>
      </w:r>
      <w:r w:rsidR="005C5249" w:rsidRPr="00886C8A">
        <w:rPr>
          <w:rFonts w:cs="Times New Roman"/>
          <w:szCs w:val="24"/>
        </w:rPr>
        <w:t xml:space="preserve">can together </w:t>
      </w:r>
      <w:r w:rsidR="00685E24" w:rsidRPr="00886C8A">
        <w:rPr>
          <w:rFonts w:cs="Times New Roman"/>
          <w:szCs w:val="24"/>
        </w:rPr>
        <w:t xml:space="preserve">help us to understand what the fitness costs and benefits of a particular defence </w:t>
      </w:r>
      <w:r w:rsidR="00D93594" w:rsidRPr="00886C8A">
        <w:rPr>
          <w:rFonts w:cs="Times New Roman"/>
          <w:szCs w:val="24"/>
        </w:rPr>
        <w:t>are</w:t>
      </w:r>
      <w:r w:rsidR="00685E24" w:rsidRPr="00886C8A">
        <w:rPr>
          <w:rFonts w:cs="Times New Roman"/>
          <w:szCs w:val="24"/>
        </w:rPr>
        <w:t>, and how the defence can be optimised for a given environment.</w:t>
      </w:r>
      <w:r w:rsidR="008B69C4" w:rsidRPr="00886C8A">
        <w:rPr>
          <w:rFonts w:cs="Times New Roman"/>
          <w:szCs w:val="24"/>
        </w:rPr>
        <w:t xml:space="preserve"> As mentioned in our introduction, t</w:t>
      </w:r>
      <w:r w:rsidR="00C55037" w:rsidRPr="00886C8A">
        <w:rPr>
          <w:rFonts w:cs="Times New Roman"/>
          <w:szCs w:val="24"/>
        </w:rPr>
        <w:t>he principle that immune defences are costly is a fundamental cornerstone of the ecological immunology field: because of trade-offs with other life history traits, costs are one reason why we see variation in immune responses across individuals and populations</w:t>
      </w:r>
      <w:r w:rsidR="003C1386">
        <w:rPr>
          <w:rFonts w:cs="Times New Roman"/>
          <w:szCs w:val="24"/>
        </w:rPr>
        <w:t>. These costs</w:t>
      </w:r>
      <w:r w:rsidR="00C5055F" w:rsidRPr="00886C8A">
        <w:rPr>
          <w:rFonts w:cs="Times New Roman"/>
          <w:szCs w:val="24"/>
        </w:rPr>
        <w:t xml:space="preserve"> </w:t>
      </w:r>
      <w:r w:rsidR="008B69C4" w:rsidRPr="00886C8A">
        <w:t>feed into Schmid-Hempel’s</w:t>
      </w:r>
      <w:r w:rsidR="008D6239">
        <w:t xml:space="preserve"> </w:t>
      </w:r>
      <w:r w:rsidR="008D6239">
        <w:fldChar w:fldCharType="begin"/>
      </w:r>
      <w:r w:rsidR="000C256D">
        <w:instrText xml:space="preserve"> ADDIN EN.CITE &lt;EndNote&gt;&lt;Cite&gt;&lt;Author&gt;Schmid-Hempel&lt;/Author&gt;&lt;Year&gt;2022&lt;/Year&gt;&lt;RecNum&gt;3862&lt;/RecNum&gt;&lt;DisplayText&gt;[34]&lt;/DisplayText&gt;&lt;record&gt;&lt;rec-number&gt;3862&lt;/rec-number&gt;&lt;foreign-keys&gt;&lt;key app="EN" db-id="9xwevv5955xte7edasvx09a82s9psf0r2f9x" timestamp="1646335497" guid="8cfb970a-acc1-4ef0-8d7b-546cac5ff736"&gt;3862&lt;/key&gt;&lt;/foreign-keys&gt;&lt;ref-type name="Journal Article"&gt;17&lt;/ref-type&gt;&lt;contributors&gt;&lt;authors&gt;&lt;author&gt;Schmid-Hempel, P.&lt;/author&gt;&lt;/authors&gt;&lt;/contributors&gt;&lt;auth-address&gt;Swiss Fed Inst Technol, Inst Integrat Biol IBZ, Univ Str 16, CH-8092 Zurich, Switzerland&lt;/auth-address&gt;&lt;titles&gt;&lt;title&gt;Function and mechanisms in defence strategies&lt;/title&gt;&lt;secondary-title&gt;Current Opinion in Insect Science&lt;/secondary-title&gt;&lt;alt-title&gt;Curr Opin Insect Sci&lt;/alt-title&gt;&lt;/titles&gt;&lt;periodical&gt;&lt;full-title&gt;Current Opinion in Insect Science&lt;/full-title&gt;&lt;abbr-1&gt;Current Opinion in Insect Science&lt;/abbr-1&gt;&lt;/periodical&gt;&lt;alt-periodical&gt;&lt;full-title&gt;Curr Opin Insect Sci&lt;/full-title&gt;&lt;/alt-periodical&gt;&lt;pages&gt;31-36&lt;/pages&gt;&lt;volume&gt;49&lt;/volume&gt;&lt;keywords&gt;&lt;keyword&gt;immune&lt;/keyword&gt;&lt;keyword&gt;evolution&lt;/keyword&gt;&lt;keyword&gt;biology&lt;/keyword&gt;&lt;/keywords&gt;&lt;dates&gt;&lt;year&gt;2022&lt;/year&gt;&lt;pub-dates&gt;&lt;date&gt;Feb&lt;/date&gt;&lt;/pub-dates&gt;&lt;/dates&gt;&lt;isbn&gt;2214-5745&lt;/isbn&gt;&lt;accession-num&gt;WOS:000721116100004&lt;/accession-num&gt;&lt;urls&gt;&lt;related-urls&gt;&lt;url&gt;&amp;lt;Go to ISI&amp;gt;://WOS:000721116100004&lt;/url&gt;&lt;/related-urls&gt;&lt;/urls&gt;&lt;electronic-resource-num&gt;10.1016/j.cois.2021.10.005&lt;/electronic-resource-num&gt;&lt;language&gt;English&lt;/language&gt;&lt;/record&gt;&lt;/Cite&gt;&lt;/EndNote&gt;</w:instrText>
      </w:r>
      <w:r w:rsidR="008D6239">
        <w:fldChar w:fldCharType="separate"/>
      </w:r>
      <w:r w:rsidR="000C256D">
        <w:rPr>
          <w:noProof/>
        </w:rPr>
        <w:t>[34]</w:t>
      </w:r>
      <w:r w:rsidR="008D6239">
        <w:fldChar w:fldCharType="end"/>
      </w:r>
      <w:r w:rsidR="008B69C4" w:rsidRPr="00886C8A">
        <w:t xml:space="preserve"> framework by affecting the fitness landscapes.</w:t>
      </w:r>
    </w:p>
    <w:p w14:paraId="6F19695F" w14:textId="63C6FD45" w:rsidR="00B83DFE" w:rsidRPr="00886C8A" w:rsidRDefault="00F32830" w:rsidP="003104DC">
      <w:pPr>
        <w:spacing w:line="288" w:lineRule="auto"/>
        <w:rPr>
          <w:rFonts w:cs="Times New Roman"/>
          <w:szCs w:val="24"/>
        </w:rPr>
      </w:pPr>
      <w:r w:rsidRPr="00886C8A">
        <w:rPr>
          <w:rFonts w:cs="Times New Roman"/>
          <w:szCs w:val="24"/>
        </w:rPr>
        <w:t>The last three articles highlight the importance of external factors</w:t>
      </w:r>
      <w:r w:rsidR="00F230B0" w:rsidRPr="00886C8A">
        <w:rPr>
          <w:rFonts w:cs="Times New Roman"/>
          <w:szCs w:val="24"/>
        </w:rPr>
        <w:t>, i.e., diet</w:t>
      </w:r>
      <w:r w:rsidR="00BE3B13">
        <w:rPr>
          <w:rFonts w:cs="Times New Roman"/>
          <w:szCs w:val="24"/>
        </w:rPr>
        <w:t xml:space="preserve"> and microbiota</w:t>
      </w:r>
      <w:r w:rsidR="00F230B0" w:rsidRPr="00886C8A">
        <w:rPr>
          <w:rFonts w:cs="Times New Roman"/>
          <w:szCs w:val="24"/>
        </w:rPr>
        <w:t>, in</w:t>
      </w:r>
      <w:r w:rsidRPr="00886C8A">
        <w:rPr>
          <w:rFonts w:cs="Times New Roman"/>
          <w:szCs w:val="24"/>
        </w:rPr>
        <w:t xml:space="preserve"> influencing</w:t>
      </w:r>
      <w:r w:rsidR="00701374" w:rsidRPr="00886C8A">
        <w:rPr>
          <w:rFonts w:cs="Times New Roman"/>
          <w:szCs w:val="24"/>
        </w:rPr>
        <w:t xml:space="preserve"> variation in</w:t>
      </w:r>
      <w:r w:rsidRPr="00886C8A">
        <w:rPr>
          <w:rFonts w:cs="Times New Roman"/>
          <w:szCs w:val="24"/>
        </w:rPr>
        <w:t xml:space="preserve"> immunity and the outcome of infection. </w:t>
      </w:r>
      <w:r w:rsidR="00AE2AF7" w:rsidRPr="00886C8A">
        <w:rPr>
          <w:rFonts w:cs="Times New Roman"/>
          <w:b/>
          <w:bCs/>
          <w:szCs w:val="24"/>
        </w:rPr>
        <w:t xml:space="preserve">Sheena Cotter </w:t>
      </w:r>
      <w:r w:rsidR="00AE2AF7" w:rsidRPr="00886C8A">
        <w:rPr>
          <w:rFonts w:cs="Times New Roman"/>
          <w:szCs w:val="24"/>
        </w:rPr>
        <w:t xml:space="preserve">and </w:t>
      </w:r>
      <w:r w:rsidR="001131FE" w:rsidRPr="00886C8A">
        <w:rPr>
          <w:rFonts w:cs="Times New Roman"/>
          <w:b/>
          <w:bCs/>
          <w:szCs w:val="24"/>
        </w:rPr>
        <w:t>E</w:t>
      </w:r>
      <w:r w:rsidR="00AE2AF7" w:rsidRPr="00886C8A">
        <w:rPr>
          <w:rFonts w:cs="Times New Roman"/>
          <w:b/>
          <w:bCs/>
          <w:szCs w:val="24"/>
        </w:rPr>
        <w:t>kh</w:t>
      </w:r>
      <w:r w:rsidR="001131FE" w:rsidRPr="00886C8A">
        <w:rPr>
          <w:rFonts w:cs="Times New Roman"/>
          <w:b/>
          <w:bCs/>
          <w:szCs w:val="24"/>
        </w:rPr>
        <w:t>l</w:t>
      </w:r>
      <w:r w:rsidR="00AE2AF7" w:rsidRPr="00886C8A">
        <w:rPr>
          <w:rFonts w:cs="Times New Roman"/>
          <w:b/>
          <w:bCs/>
          <w:szCs w:val="24"/>
        </w:rPr>
        <w:t>as Al Shareefi</w:t>
      </w:r>
      <w:r w:rsidR="00AE2AF7" w:rsidRPr="00886C8A">
        <w:rPr>
          <w:rFonts w:cs="Times New Roman"/>
          <w:szCs w:val="24"/>
        </w:rPr>
        <w:t xml:space="preserve"> </w:t>
      </w:r>
      <w:r w:rsidR="008D6239">
        <w:rPr>
          <w:rFonts w:cs="Times New Roman"/>
          <w:szCs w:val="24"/>
        </w:rPr>
        <w:fldChar w:fldCharType="begin"/>
      </w:r>
      <w:r w:rsidR="008D6239">
        <w:rPr>
          <w:rFonts w:cs="Times New Roman"/>
          <w:szCs w:val="24"/>
        </w:rPr>
        <w:instrText xml:space="preserve"> ADDIN EN.CITE &lt;EndNote&gt;&lt;Cite&gt;&lt;Author&gt;Cotter&lt;/Author&gt;&lt;Year&gt;2022&lt;/Year&gt;&lt;RecNum&gt;3782&lt;/RecNum&gt;&lt;DisplayText&gt;[2]&lt;/DisplayText&gt;&lt;record&gt;&lt;rec-number&gt;3782&lt;/rec-number&gt;&lt;foreign-keys&gt;&lt;key app="EN" db-id="9xwevv5955xte7edasvx09a82s9psf0r2f9x" timestamp="1645877982" guid="1c5d1b2e-b183-44bd-b8b9-ad1066ca39ae"&gt;3782&lt;/key&gt;&lt;/foreign-keys&gt;&lt;ref-type name="Journal Article"&gt;17&lt;/ref-type&gt;&lt;contributors&gt;&lt;authors&gt;&lt;author&gt;Cotter, S. C.&lt;/author&gt;&lt;author&gt;Al Shareefi, E.&lt;/author&gt;&lt;/authors&gt;&lt;/contributors&gt;&lt;auth-address&gt;School of Life Sciences, University of Lincoln, Brayford Pool, Lincoln LN6 7TS, UK. Electronic address: scotter@lincoln.ac.uk.&amp;#xD;Dept of Biology, College of Science for Women, University of Babylon, Hillah-Babil, Iraq.&lt;/auth-address&gt;&lt;titles&gt;&lt;title&gt;Nutritional ecology, infection and immune defence - exploring the mechanisms&lt;/title&gt;&lt;secondary-title&gt;Curr Opin Insect Sci&lt;/secondary-title&gt;&lt;/titles&gt;&lt;periodical&gt;&lt;full-title&gt;Curr Opin Insect Sci&lt;/full-title&gt;&lt;/periodical&gt;&lt;pages&gt;100862&lt;/pages&gt;&lt;volume&gt;50&lt;/volume&gt;&lt;edition&gt;2021/12/25&lt;/edition&gt;&lt;dates&gt;&lt;year&gt;2022&lt;/year&gt;&lt;pub-dates&gt;&lt;date&gt;Dec 22&lt;/date&gt;&lt;/pub-dates&gt;&lt;/dates&gt;&lt;isbn&gt;2214-5753 (Electronic)&lt;/isbn&gt;&lt;accession-num&gt;34952240&lt;/accession-num&gt;&lt;urls&gt;&lt;related-urls&gt;&lt;url&gt;https://www.ncbi.nlm.nih.gov/pubmed/34952240&lt;/url&gt;&lt;/related-urls&gt;&lt;/urls&gt;&lt;electronic-resource-num&gt;10.1016/j.cois.2021.12.002&lt;/electronic-resource-num&gt;&lt;/record&gt;&lt;/Cite&gt;&lt;/EndNote&gt;</w:instrText>
      </w:r>
      <w:r w:rsidR="008D6239">
        <w:rPr>
          <w:rFonts w:cs="Times New Roman"/>
          <w:szCs w:val="24"/>
        </w:rPr>
        <w:fldChar w:fldCharType="separate"/>
      </w:r>
      <w:r w:rsidR="008D6239">
        <w:rPr>
          <w:rFonts w:cs="Times New Roman"/>
          <w:noProof/>
          <w:szCs w:val="24"/>
        </w:rPr>
        <w:t>[2]</w:t>
      </w:r>
      <w:r w:rsidR="008D6239">
        <w:rPr>
          <w:rFonts w:cs="Times New Roman"/>
          <w:szCs w:val="24"/>
        </w:rPr>
        <w:fldChar w:fldCharType="end"/>
      </w:r>
      <w:r w:rsidR="008D6239">
        <w:rPr>
          <w:rFonts w:cs="Times New Roman"/>
          <w:szCs w:val="24"/>
        </w:rPr>
        <w:t xml:space="preserve"> </w:t>
      </w:r>
      <w:r w:rsidRPr="00886C8A">
        <w:rPr>
          <w:rFonts w:cs="Times New Roman"/>
          <w:szCs w:val="24"/>
        </w:rPr>
        <w:t>review the myriad of ways in which dietary components can influence parasitism, be it via efficacy</w:t>
      </w:r>
      <w:r w:rsidR="00DE0B10" w:rsidRPr="00886C8A">
        <w:rPr>
          <w:rFonts w:cs="Times New Roman"/>
          <w:szCs w:val="24"/>
        </w:rPr>
        <w:t xml:space="preserve"> of the immune response</w:t>
      </w:r>
      <w:r w:rsidRPr="00886C8A">
        <w:rPr>
          <w:rFonts w:cs="Times New Roman"/>
          <w:szCs w:val="24"/>
        </w:rPr>
        <w:t xml:space="preserve">, </w:t>
      </w:r>
      <w:r w:rsidR="00DE0B10" w:rsidRPr="00886C8A">
        <w:rPr>
          <w:rFonts w:cs="Times New Roman"/>
          <w:szCs w:val="24"/>
        </w:rPr>
        <w:t xml:space="preserve">direct toxicity, </w:t>
      </w:r>
      <w:r w:rsidRPr="00886C8A">
        <w:rPr>
          <w:rFonts w:cs="Times New Roman"/>
          <w:szCs w:val="24"/>
        </w:rPr>
        <w:t xml:space="preserve">modifications of the host’s physiological environment, or via </w:t>
      </w:r>
      <w:r w:rsidR="00DE0B10" w:rsidRPr="00886C8A">
        <w:rPr>
          <w:rFonts w:cs="Times New Roman"/>
          <w:szCs w:val="24"/>
        </w:rPr>
        <w:t>the diets’ effect on gut microbiota</w:t>
      </w:r>
      <w:r w:rsidRPr="00886C8A">
        <w:rPr>
          <w:rFonts w:cs="Times New Roman"/>
          <w:szCs w:val="24"/>
        </w:rPr>
        <w:t xml:space="preserve">. </w:t>
      </w:r>
      <w:r w:rsidR="00DE0B10" w:rsidRPr="00886C8A">
        <w:rPr>
          <w:rFonts w:cs="Times New Roman"/>
          <w:szCs w:val="24"/>
        </w:rPr>
        <w:t xml:space="preserve">They point out that </w:t>
      </w:r>
      <w:r w:rsidR="00AE2AF7" w:rsidRPr="00886C8A">
        <w:rPr>
          <w:rFonts w:cs="Times New Roman"/>
          <w:szCs w:val="24"/>
        </w:rPr>
        <w:t>although we have made good progress in our understanding of diet as a mediator of the outcome of infection</w:t>
      </w:r>
      <w:r w:rsidR="00DE0B10" w:rsidRPr="00886C8A">
        <w:rPr>
          <w:rFonts w:cs="Times New Roman"/>
          <w:szCs w:val="24"/>
        </w:rPr>
        <w:t xml:space="preserve">, </w:t>
      </w:r>
      <w:r w:rsidR="004D126B" w:rsidRPr="00886C8A">
        <w:rPr>
          <w:rFonts w:cs="Times New Roman"/>
          <w:szCs w:val="24"/>
        </w:rPr>
        <w:t xml:space="preserve">the </w:t>
      </w:r>
      <w:r w:rsidR="00DE0B10" w:rsidRPr="00886C8A">
        <w:rPr>
          <w:rFonts w:cs="Times New Roman"/>
          <w:szCs w:val="24"/>
        </w:rPr>
        <w:t xml:space="preserve">identification of generalisable patterns will require </w:t>
      </w:r>
      <w:r w:rsidR="004D126B" w:rsidRPr="00886C8A">
        <w:rPr>
          <w:rFonts w:cs="Times New Roman"/>
          <w:szCs w:val="24"/>
        </w:rPr>
        <w:t xml:space="preserve">deeper knowledge about the mechanisms </w:t>
      </w:r>
      <w:r w:rsidR="00CB111F" w:rsidRPr="00886C8A">
        <w:rPr>
          <w:rFonts w:cs="Times New Roman"/>
          <w:szCs w:val="24"/>
        </w:rPr>
        <w:t>by</w:t>
      </w:r>
      <w:r w:rsidR="004D126B" w:rsidRPr="00886C8A">
        <w:rPr>
          <w:rFonts w:cs="Times New Roman"/>
          <w:szCs w:val="24"/>
        </w:rPr>
        <w:t xml:space="preserve"> which these effects take place.</w:t>
      </w:r>
      <w:r w:rsidR="00DE0B10" w:rsidRPr="00886C8A">
        <w:rPr>
          <w:rFonts w:cs="Times New Roman"/>
          <w:szCs w:val="24"/>
        </w:rPr>
        <w:t xml:space="preserve">  </w:t>
      </w:r>
    </w:p>
    <w:p w14:paraId="2A72FC9D" w14:textId="056A8047" w:rsidR="00BC75F1" w:rsidRPr="00886C8A" w:rsidRDefault="004D126B" w:rsidP="003104DC">
      <w:pPr>
        <w:spacing w:line="288" w:lineRule="auto"/>
        <w:rPr>
          <w:rFonts w:cs="Times New Roman"/>
          <w:bCs/>
          <w:szCs w:val="24"/>
        </w:rPr>
      </w:pPr>
      <w:r w:rsidRPr="00886C8A">
        <w:rPr>
          <w:rFonts w:cs="Times New Roman"/>
          <w:szCs w:val="24"/>
        </w:rPr>
        <w:t>The topic of microbiota is then picked up in</w:t>
      </w:r>
      <w:r w:rsidR="00700C64" w:rsidRPr="00886C8A">
        <w:rPr>
          <w:rFonts w:cs="Times New Roman"/>
          <w:szCs w:val="24"/>
        </w:rPr>
        <w:t xml:space="preserve"> the</w:t>
      </w:r>
      <w:r w:rsidRPr="00886C8A">
        <w:rPr>
          <w:rFonts w:cs="Times New Roman"/>
          <w:szCs w:val="24"/>
        </w:rPr>
        <w:t xml:space="preserve"> review by </w:t>
      </w:r>
      <w:r w:rsidR="00252564" w:rsidRPr="00886C8A">
        <w:rPr>
          <w:rFonts w:cs="Times New Roman"/>
          <w:b/>
          <w:szCs w:val="24"/>
        </w:rPr>
        <w:t>Eric Caragata</w:t>
      </w:r>
      <w:r w:rsidR="00252564">
        <w:rPr>
          <w:rFonts w:cs="Times New Roman"/>
          <w:b/>
          <w:szCs w:val="24"/>
        </w:rPr>
        <w:t xml:space="preserve"> </w:t>
      </w:r>
      <w:r w:rsidR="00252564">
        <w:rPr>
          <w:rFonts w:cs="Times New Roman"/>
          <w:bCs/>
          <w:szCs w:val="24"/>
        </w:rPr>
        <w:t xml:space="preserve">and </w:t>
      </w:r>
      <w:r w:rsidR="00351D36" w:rsidRPr="00886C8A">
        <w:rPr>
          <w:rFonts w:cs="Times New Roman"/>
          <w:b/>
          <w:szCs w:val="24"/>
        </w:rPr>
        <w:t xml:space="preserve">Sarah Short </w:t>
      </w:r>
      <w:r w:rsidR="00252564" w:rsidRPr="00252564">
        <w:rPr>
          <w:rFonts w:cs="Times New Roman"/>
          <w:bCs/>
          <w:szCs w:val="24"/>
        </w:rPr>
        <w:fldChar w:fldCharType="begin"/>
      </w:r>
      <w:r w:rsidR="000C256D">
        <w:rPr>
          <w:rFonts w:cs="Times New Roman"/>
          <w:bCs/>
          <w:szCs w:val="24"/>
        </w:rPr>
        <w:instrText xml:space="preserve"> ADDIN EN.CITE &lt;EndNote&gt;&lt;Cite&gt;&lt;Author&gt;Caragata&lt;/Author&gt;&lt;Year&gt;2022&lt;/Year&gt;&lt;RecNum&gt;3864&lt;/RecNum&gt;&lt;DisplayText&gt;[37]&lt;/DisplayText&gt;&lt;record&gt;&lt;rec-number&gt;3864&lt;/rec-number&gt;&lt;foreign-keys&gt;&lt;key app="EN" db-id="9xwevv5955xte7edasvx09a82s9psf0r2f9x" timestamp="1646336056" guid="e9c3b179-ee2e-42db-8ea4-cdc07f4a8221"&gt;3864&lt;/key&gt;&lt;/foreign-keys&gt;&lt;ref-type name="Journal Article"&gt;17&lt;/ref-type&gt;&lt;contributors&gt;&lt;authors&gt;&lt;author&gt;Caragata, E. P.&lt;/author&gt;&lt;author&gt;Short, S. M.&lt;/author&gt;&lt;/authors&gt;&lt;/contributors&gt;&lt;auth-address&gt;Florida Medical Entomology Laboratory, Department of Entomology and Nematology, Institute of Food and Agricultural Sciences, University of Florida, Vero Beach, FL 32962, USA.&amp;#xD;Department of Entomology, The Ohio State University, Columbus, OH, USA. Electronic address: short.343@osu.edu.&lt;/auth-address&gt;&lt;titles&gt;&lt;title&gt;Vector microbiota and immunity: modulating arthropod susceptibility to vertebrate pathogens&lt;/title&gt;&lt;secondary-title&gt;Curr Opin Insect Sci&lt;/secondary-title&gt;&lt;/titles&gt;&lt;periodical&gt;&lt;full-title&gt;Curr Opin Insect Sci&lt;/full-title&gt;&lt;/periodical&gt;&lt;pages&gt;100875&lt;/pages&gt;&lt;volume&gt;50&lt;/volume&gt;&lt;edition&gt;2022/01/23&lt;/edition&gt;&lt;dates&gt;&lt;year&gt;2022&lt;/year&gt;&lt;pub-dates&gt;&lt;date&gt;Jan 19&lt;/date&gt;&lt;/pub-dates&gt;&lt;/dates&gt;&lt;isbn&gt;2214-5753 (Electronic)&lt;/isbn&gt;&lt;accession-num&gt;35065286&lt;/accession-num&gt;&lt;urls&gt;&lt;related-urls&gt;&lt;url&gt;https://www.ncbi.nlm.nih.gov/pubmed/35065286&lt;/url&gt;&lt;/related-urls&gt;&lt;/urls&gt;&lt;electronic-resource-num&gt;10.1016/j.cois.2022.100875&lt;/electronic-resource-num&gt;&lt;/record&gt;&lt;/Cite&gt;&lt;/EndNote&gt;</w:instrText>
      </w:r>
      <w:r w:rsidR="00252564" w:rsidRPr="00252564">
        <w:rPr>
          <w:rFonts w:cs="Times New Roman"/>
          <w:bCs/>
          <w:szCs w:val="24"/>
        </w:rPr>
        <w:fldChar w:fldCharType="separate"/>
      </w:r>
      <w:r w:rsidR="000C256D">
        <w:rPr>
          <w:rFonts w:cs="Times New Roman"/>
          <w:bCs/>
          <w:noProof/>
          <w:szCs w:val="24"/>
        </w:rPr>
        <w:t>[37]</w:t>
      </w:r>
      <w:r w:rsidR="00252564" w:rsidRPr="00252564">
        <w:rPr>
          <w:rFonts w:cs="Times New Roman"/>
          <w:bCs/>
          <w:szCs w:val="24"/>
        </w:rPr>
        <w:fldChar w:fldCharType="end"/>
      </w:r>
      <w:r w:rsidR="00252564" w:rsidRPr="00252564">
        <w:rPr>
          <w:rFonts w:cs="Times New Roman"/>
          <w:bCs/>
          <w:szCs w:val="24"/>
        </w:rPr>
        <w:t xml:space="preserve"> </w:t>
      </w:r>
      <w:r w:rsidR="00BC75F1">
        <w:rPr>
          <w:rFonts w:cs="Times New Roman"/>
          <w:bCs/>
          <w:szCs w:val="24"/>
        </w:rPr>
        <w:t xml:space="preserve">where they </w:t>
      </w:r>
      <w:r w:rsidR="00FB5FFC" w:rsidRPr="00886C8A">
        <w:rPr>
          <w:rFonts w:cs="Times New Roman"/>
          <w:bCs/>
          <w:szCs w:val="24"/>
        </w:rPr>
        <w:t>focus on</w:t>
      </w:r>
      <w:r w:rsidR="00A76CE9" w:rsidRPr="00886C8A">
        <w:rPr>
          <w:rFonts w:cs="Times New Roman"/>
          <w:bCs/>
          <w:szCs w:val="24"/>
        </w:rPr>
        <w:t xml:space="preserve"> fungus/bacteria</w:t>
      </w:r>
      <w:r w:rsidR="00FB5FFC" w:rsidRPr="00886C8A">
        <w:rPr>
          <w:rFonts w:cs="Times New Roman"/>
          <w:bCs/>
          <w:szCs w:val="24"/>
        </w:rPr>
        <w:t xml:space="preserve"> microbiota interactions with </w:t>
      </w:r>
      <w:r w:rsidR="00A76CE9" w:rsidRPr="00886C8A">
        <w:rPr>
          <w:rFonts w:cs="Times New Roman"/>
          <w:bCs/>
          <w:szCs w:val="24"/>
        </w:rPr>
        <w:t xml:space="preserve">a range of </w:t>
      </w:r>
      <w:r w:rsidR="001B7F3D" w:rsidRPr="00886C8A">
        <w:rPr>
          <w:rFonts w:cs="Times New Roman"/>
          <w:bCs/>
          <w:szCs w:val="24"/>
        </w:rPr>
        <w:t xml:space="preserve">vertebrate </w:t>
      </w:r>
      <w:r w:rsidR="001B7F3D" w:rsidRPr="00886C8A">
        <w:rPr>
          <w:rFonts w:cs="Times New Roman"/>
          <w:bCs/>
          <w:szCs w:val="24"/>
        </w:rPr>
        <w:lastRenderedPageBreak/>
        <w:t>pathogen</w:t>
      </w:r>
      <w:r w:rsidR="00A76CE9" w:rsidRPr="00886C8A">
        <w:rPr>
          <w:rFonts w:cs="Times New Roman"/>
          <w:bCs/>
          <w:szCs w:val="24"/>
        </w:rPr>
        <w:t xml:space="preserve"> taxa</w:t>
      </w:r>
      <w:r w:rsidR="001B7F3D" w:rsidRPr="00886C8A">
        <w:rPr>
          <w:rFonts w:cs="Times New Roman"/>
          <w:bCs/>
          <w:szCs w:val="24"/>
        </w:rPr>
        <w:t xml:space="preserve"> inside their arthropod hosts</w:t>
      </w:r>
      <w:r w:rsidR="00B671C6" w:rsidRPr="00886C8A">
        <w:rPr>
          <w:rFonts w:cs="Times New Roman"/>
          <w:bCs/>
          <w:szCs w:val="24"/>
        </w:rPr>
        <w:t xml:space="preserve">. </w:t>
      </w:r>
      <w:r w:rsidR="00090DD9" w:rsidRPr="00886C8A">
        <w:rPr>
          <w:rFonts w:cs="Times New Roman"/>
          <w:bCs/>
          <w:szCs w:val="24"/>
        </w:rPr>
        <w:t>They highlight that studies on many host-parasite systems show that s</w:t>
      </w:r>
      <w:r w:rsidR="001B7F3D" w:rsidRPr="00886C8A">
        <w:rPr>
          <w:rFonts w:cs="Times New Roman"/>
          <w:bCs/>
          <w:szCs w:val="24"/>
        </w:rPr>
        <w:t>usceptibility of arthropod vector</w:t>
      </w:r>
      <w:r w:rsidR="00090DD9" w:rsidRPr="00886C8A">
        <w:rPr>
          <w:rFonts w:cs="Times New Roman"/>
          <w:bCs/>
          <w:szCs w:val="24"/>
        </w:rPr>
        <w:t>s</w:t>
      </w:r>
      <w:r w:rsidR="001B7F3D" w:rsidRPr="00886C8A">
        <w:rPr>
          <w:rFonts w:cs="Times New Roman"/>
          <w:bCs/>
          <w:szCs w:val="24"/>
        </w:rPr>
        <w:t xml:space="preserve"> to pathogen infection can be affected by perturbation of</w:t>
      </w:r>
      <w:r w:rsidR="00B671C6" w:rsidRPr="00886C8A">
        <w:rPr>
          <w:rFonts w:cs="Times New Roman"/>
          <w:bCs/>
          <w:szCs w:val="24"/>
        </w:rPr>
        <w:t xml:space="preserve"> </w:t>
      </w:r>
      <w:r w:rsidR="00886C8A" w:rsidRPr="00886C8A">
        <w:rPr>
          <w:rFonts w:cs="Times New Roman"/>
          <w:bCs/>
          <w:szCs w:val="24"/>
        </w:rPr>
        <w:t>microbiota or</w:t>
      </w:r>
      <w:r w:rsidR="00090DD9" w:rsidRPr="00886C8A">
        <w:rPr>
          <w:rFonts w:cs="Times New Roman"/>
          <w:bCs/>
          <w:szCs w:val="24"/>
        </w:rPr>
        <w:t xml:space="preserve"> influenced by the presence or absence of</w:t>
      </w:r>
      <w:r w:rsidR="00B671C6" w:rsidRPr="00886C8A">
        <w:rPr>
          <w:rFonts w:cs="Times New Roman"/>
          <w:bCs/>
          <w:szCs w:val="24"/>
        </w:rPr>
        <w:t xml:space="preserve"> specific microbes</w:t>
      </w:r>
      <w:r w:rsidR="00090DD9" w:rsidRPr="00886C8A">
        <w:rPr>
          <w:rFonts w:cs="Times New Roman"/>
          <w:bCs/>
          <w:szCs w:val="24"/>
        </w:rPr>
        <w:t xml:space="preserve">. The mechanistic underpinnings </w:t>
      </w:r>
      <w:r w:rsidR="0081508A" w:rsidRPr="00886C8A">
        <w:rPr>
          <w:rFonts w:cs="Times New Roman"/>
          <w:bCs/>
          <w:szCs w:val="24"/>
        </w:rPr>
        <w:t>of the interactions are</w:t>
      </w:r>
      <w:r w:rsidR="00090DD9" w:rsidRPr="00886C8A">
        <w:rPr>
          <w:rFonts w:cs="Times New Roman"/>
          <w:bCs/>
          <w:szCs w:val="24"/>
        </w:rPr>
        <w:t xml:space="preserve"> beginning to be characterised in some systems</w:t>
      </w:r>
      <w:r w:rsidR="00B7326A" w:rsidRPr="00886C8A">
        <w:rPr>
          <w:rFonts w:cs="Times New Roman"/>
          <w:bCs/>
          <w:szCs w:val="24"/>
        </w:rPr>
        <w:t xml:space="preserve">: for example, immune signalling or alterations of </w:t>
      </w:r>
      <w:r w:rsidR="0081508A" w:rsidRPr="00886C8A">
        <w:rPr>
          <w:rFonts w:cs="Times New Roman"/>
          <w:bCs/>
          <w:szCs w:val="24"/>
        </w:rPr>
        <w:t>mosquito physiology by the microbiota</w:t>
      </w:r>
      <w:r w:rsidR="00B7326A" w:rsidRPr="00886C8A">
        <w:rPr>
          <w:rFonts w:cs="Times New Roman"/>
          <w:bCs/>
          <w:szCs w:val="24"/>
        </w:rPr>
        <w:t xml:space="preserve"> </w:t>
      </w:r>
      <w:r w:rsidR="0081508A" w:rsidRPr="00886C8A">
        <w:rPr>
          <w:rFonts w:cs="Times New Roman"/>
          <w:bCs/>
          <w:szCs w:val="24"/>
        </w:rPr>
        <w:t xml:space="preserve">can affect susceptibility to infection. The influence of microbiota on pathogens opens the possibility to manipulate these relationships to </w:t>
      </w:r>
      <w:r w:rsidR="00F03379" w:rsidRPr="00886C8A">
        <w:rPr>
          <w:rFonts w:cs="Times New Roman"/>
          <w:bCs/>
          <w:szCs w:val="24"/>
        </w:rPr>
        <w:t>co</w:t>
      </w:r>
      <w:r w:rsidR="00A76CE9" w:rsidRPr="00886C8A">
        <w:rPr>
          <w:rFonts w:cs="Times New Roman"/>
          <w:bCs/>
          <w:szCs w:val="24"/>
        </w:rPr>
        <w:t>ntrol or prevent transmission, a point which is also discussed in the review.</w:t>
      </w:r>
      <w:r w:rsidR="00BE3B13">
        <w:rPr>
          <w:rFonts w:cs="Times New Roman"/>
          <w:bCs/>
          <w:szCs w:val="24"/>
        </w:rPr>
        <w:t xml:space="preserve"> Lastly, </w:t>
      </w:r>
      <w:r w:rsidR="00BC75F1" w:rsidRPr="00886C8A">
        <w:rPr>
          <w:rFonts w:cs="Times New Roman"/>
          <w:b/>
          <w:bCs/>
          <w:szCs w:val="24"/>
        </w:rPr>
        <w:t xml:space="preserve">Sophie Armitage </w:t>
      </w:r>
      <w:r w:rsidR="00BC75F1" w:rsidRPr="00886C8A">
        <w:rPr>
          <w:rFonts w:cs="Times New Roman"/>
          <w:szCs w:val="24"/>
        </w:rPr>
        <w:t>and colleagues</w:t>
      </w:r>
      <w:r w:rsidR="00252564">
        <w:rPr>
          <w:rFonts w:cs="Times New Roman"/>
          <w:szCs w:val="24"/>
        </w:rPr>
        <w:t xml:space="preserve"> </w:t>
      </w:r>
      <w:r w:rsidR="00252564">
        <w:rPr>
          <w:rFonts w:cs="Times New Roman"/>
          <w:szCs w:val="24"/>
        </w:rPr>
        <w:fldChar w:fldCharType="begin"/>
      </w:r>
      <w:r w:rsidR="000C256D">
        <w:rPr>
          <w:rFonts w:cs="Times New Roman"/>
          <w:szCs w:val="24"/>
        </w:rPr>
        <w:instrText xml:space="preserve"> ADDIN EN.CITE &lt;EndNote&gt;&lt;Cite&gt;&lt;Author&gt;Armitage&lt;/Author&gt;&lt;Year&gt;2022&lt;/Year&gt;&lt;RecNum&gt;3781&lt;/RecNum&gt;&lt;DisplayText&gt;[38]&lt;/DisplayText&gt;&lt;record&gt;&lt;rec-number&gt;3781&lt;/rec-number&gt;&lt;foreign-keys&gt;&lt;key app="EN" db-id="9xwevv5955xte7edasvx09a82s9psf0r2f9x" timestamp="1642943209" guid="f27a9005-7719-4662-ba04-f3c8ef85e363"&gt;3781&lt;/key&gt;&lt;/foreign-keys&gt;&lt;ref-type name="Journal Article"&gt;17&lt;/ref-type&gt;&lt;contributors&gt;&lt;authors&gt;&lt;author&gt;Armitage, S. A. O.&lt;/author&gt;&lt;author&gt;Genersch, E.&lt;/author&gt;&lt;author&gt;McMahon, D. P.&lt;/author&gt;&lt;author&gt;Rafaluk-Mohr, C.&lt;/author&gt;&lt;author&gt;Rolff, J.&lt;/author&gt;&lt;/authors&gt;&lt;/contributors&gt;&lt;titles&gt;&lt;title&gt;Tripartite interactions: how immunity, microbiota and pathogens interact and affect pathogen virulence evolution&lt;/title&gt;&lt;secondary-title&gt;Current Opinion in Insect Science&lt;/secondary-title&gt;&lt;/titles&gt;&lt;periodical&gt;&lt;full-title&gt;Current Opinion in Insect Science&lt;/full-title&gt;&lt;abbr-1&gt;Current Opinion in Insect Science&lt;/abbr-1&gt;&lt;/periodical&gt;&lt;pages&gt;100871&lt;/pages&gt;&lt;volume&gt;50&lt;/volume&gt;&lt;dates&gt;&lt;year&gt;2022&lt;/year&gt;&lt;/dates&gt;&lt;urls&gt;&lt;/urls&gt;&lt;/record&gt;&lt;/Cite&gt;&lt;/EndNote&gt;</w:instrText>
      </w:r>
      <w:r w:rsidR="00252564">
        <w:rPr>
          <w:rFonts w:cs="Times New Roman"/>
          <w:szCs w:val="24"/>
        </w:rPr>
        <w:fldChar w:fldCharType="separate"/>
      </w:r>
      <w:r w:rsidR="000C256D">
        <w:rPr>
          <w:rFonts w:cs="Times New Roman"/>
          <w:noProof/>
          <w:szCs w:val="24"/>
        </w:rPr>
        <w:t>[38]</w:t>
      </w:r>
      <w:r w:rsidR="00252564">
        <w:rPr>
          <w:rFonts w:cs="Times New Roman"/>
          <w:szCs w:val="24"/>
        </w:rPr>
        <w:fldChar w:fldCharType="end"/>
      </w:r>
      <w:r w:rsidR="00BC75F1" w:rsidRPr="00886C8A">
        <w:rPr>
          <w:rFonts w:cs="Times New Roman"/>
          <w:szCs w:val="24"/>
        </w:rPr>
        <w:t xml:space="preserve"> consider the interplay between host immunity, bacterial </w:t>
      </w:r>
      <w:r w:rsidR="00BE3B13" w:rsidRPr="00886C8A">
        <w:rPr>
          <w:rFonts w:cs="Times New Roman"/>
          <w:szCs w:val="24"/>
        </w:rPr>
        <w:t>microbiota,</w:t>
      </w:r>
      <w:r w:rsidR="00BC75F1" w:rsidRPr="00886C8A">
        <w:rPr>
          <w:rFonts w:cs="Times New Roman"/>
          <w:szCs w:val="24"/>
        </w:rPr>
        <w:t xml:space="preserve"> and pathogens, and how this interplay can affect pathogen virulence evolution. They review the competitive interactions between the three partners, and the non-competitive effects such as immunopathology, immunosuppression, and microbiota-mediated tolerance. The authors argue that to understand the evolution of pathogen virulence, a combination of competitive and non-competitive effects should be taken into consideration.</w:t>
      </w:r>
    </w:p>
    <w:p w14:paraId="5CFFF8C5" w14:textId="77777777" w:rsidR="004758E0" w:rsidRPr="00886C8A" w:rsidRDefault="004758E0" w:rsidP="003104DC">
      <w:pPr>
        <w:spacing w:line="288" w:lineRule="auto"/>
        <w:rPr>
          <w:rFonts w:cs="Times New Roman"/>
          <w:bCs/>
          <w:szCs w:val="24"/>
        </w:rPr>
      </w:pPr>
    </w:p>
    <w:p w14:paraId="5B91D765" w14:textId="0F3BEFCA" w:rsidR="001D77CC" w:rsidRPr="00886C8A" w:rsidRDefault="001D77CC" w:rsidP="003104DC">
      <w:pPr>
        <w:spacing w:line="288" w:lineRule="auto"/>
        <w:rPr>
          <w:rFonts w:cs="Times New Roman"/>
          <w:bCs/>
          <w:szCs w:val="24"/>
        </w:rPr>
      </w:pPr>
      <w:r w:rsidRPr="00886C8A">
        <w:rPr>
          <w:rFonts w:cs="Times New Roman"/>
          <w:b/>
          <w:bCs/>
          <w:szCs w:val="24"/>
        </w:rPr>
        <w:t>Future directions</w:t>
      </w:r>
    </w:p>
    <w:p w14:paraId="27B2D39D" w14:textId="5C404046" w:rsidR="00BA660D" w:rsidRPr="00886C8A" w:rsidRDefault="001C5F4C" w:rsidP="003104DC">
      <w:pPr>
        <w:spacing w:line="288" w:lineRule="auto"/>
      </w:pPr>
      <w:r w:rsidRPr="00886C8A">
        <w:t xml:space="preserve">Host-parasite interactions are complex: there are at least two quite different </w:t>
      </w:r>
      <w:r w:rsidR="00CC3AED" w:rsidRPr="00886C8A">
        <w:t>species</w:t>
      </w:r>
      <w:r w:rsidRPr="00886C8A">
        <w:t xml:space="preserve"> interacting with each other in a dynamic system within </w:t>
      </w:r>
      <w:r w:rsidR="009669FD" w:rsidRPr="00886C8A">
        <w:t xml:space="preserve">ecological </w:t>
      </w:r>
      <w:r w:rsidR="00CC3AED" w:rsidRPr="00886C8A">
        <w:t>space and</w:t>
      </w:r>
      <w:r w:rsidRPr="00886C8A">
        <w:t xml:space="preserve"> </w:t>
      </w:r>
      <w:r w:rsidR="009669FD" w:rsidRPr="00886C8A">
        <w:t>at physiological and evolutionary time scales.</w:t>
      </w:r>
      <w:r w:rsidR="0045141D" w:rsidRPr="00886C8A">
        <w:t xml:space="preserve"> </w:t>
      </w:r>
      <w:r w:rsidR="00F15DDA">
        <w:t>As a result, t</w:t>
      </w:r>
      <w:r w:rsidR="004421ED" w:rsidRPr="00886C8A">
        <w:t xml:space="preserve">he evolutionary ecology of insect immunity </w:t>
      </w:r>
      <w:r w:rsidR="00172A1D" w:rsidRPr="00886C8A">
        <w:t>involves</w:t>
      </w:r>
      <w:r w:rsidR="004421ED" w:rsidRPr="00886C8A">
        <w:t xml:space="preserve"> different areas of research</w:t>
      </w:r>
      <w:r w:rsidR="00BA660D" w:rsidRPr="00886C8A">
        <w:t xml:space="preserve"> that look at immunological variation and its consequences from multiple angles</w:t>
      </w:r>
      <w:r w:rsidR="004421ED" w:rsidRPr="00886C8A">
        <w:t>. Some of these areas were not inclu</w:t>
      </w:r>
      <w:r w:rsidR="00B12B9F" w:rsidRPr="00886C8A">
        <w:t>ded in this issue</w:t>
      </w:r>
      <w:r w:rsidR="004421ED" w:rsidRPr="00886C8A">
        <w:t xml:space="preserve"> because they have been recently addressed</w:t>
      </w:r>
      <w:r w:rsidR="000B6572">
        <w:t xml:space="preserve"> elsewhere</w:t>
      </w:r>
      <w:r w:rsidR="004421ED" w:rsidRPr="00886C8A">
        <w:t xml:space="preserve"> in reviews</w:t>
      </w:r>
      <w:r w:rsidR="000B6572">
        <w:t xml:space="preserve"> that include insects</w:t>
      </w:r>
      <w:r w:rsidR="004421ED" w:rsidRPr="00886C8A">
        <w:t>. For example, social defences against parasites</w:t>
      </w:r>
      <w:r w:rsidR="00252564">
        <w:t xml:space="preserve"> </w:t>
      </w:r>
      <w:r w:rsidR="00002549">
        <w:fldChar w:fldCharType="begin">
          <w:fldData xml:space="preserve">PEVuZE5vdGU+PENpdGU+PEF1dGhvcj5QdWxsPC9BdXRob3I+PFllYXI+MjAyMDwvWWVhcj48UmVj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=
</w:fldData>
        </w:fldChar>
      </w:r>
      <w:r w:rsidR="000C256D">
        <w:instrText xml:space="preserve"> ADDIN EN.CITE </w:instrText>
      </w:r>
      <w:r w:rsidR="000C256D">
        <w:fldChar w:fldCharType="begin">
          <w:fldData xml:space="preserve">PEVuZE5vdGU+PENpdGU+PEF1dGhvcj5QdWxsPC9BdXRob3I+PFllYXI+MjAyMDwvWWVhcj48UmVj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=
</w:fldData>
        </w:fldChar>
      </w:r>
      <w:r w:rsidR="000C256D">
        <w:instrText xml:space="preserve"> ADDIN EN.CITE.DATA </w:instrText>
      </w:r>
      <w:r w:rsidR="000C256D">
        <w:fldChar w:fldCharType="end"/>
      </w:r>
      <w:r w:rsidR="00002549">
        <w:fldChar w:fldCharType="separate"/>
      </w:r>
      <w:r w:rsidR="000C256D">
        <w:rPr>
          <w:noProof/>
        </w:rPr>
        <w:t>[39]</w:t>
      </w:r>
      <w:r w:rsidR="00002549">
        <w:fldChar w:fldCharType="end"/>
      </w:r>
      <w:r w:rsidR="004421ED" w:rsidRPr="00886C8A">
        <w:t>, disease tolerance</w:t>
      </w:r>
      <w:r w:rsidR="00002549">
        <w:t xml:space="preserve"> </w:t>
      </w:r>
      <w:r w:rsidR="00002549">
        <w:fldChar w:fldCharType="begin">
          <w:fldData xml:space="preserve">PEVuZE5vdGU+PENpdGU+PEF1dGhvcj5MaXNzbmVyPC9BdXRob3I+PFllYXI+MjAxODwvWWVhcj48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</w:fldData>
        </w:fldChar>
      </w:r>
      <w:r w:rsidR="000C256D">
        <w:instrText xml:space="preserve"> ADDIN EN.CITE </w:instrText>
      </w:r>
      <w:r w:rsidR="000C256D">
        <w:fldChar w:fldCharType="begin">
          <w:fldData xml:space="preserve">PEVuZE5vdGU+PENpdGU+PEF1dGhvcj5MaXNzbmVyPC9BdXRob3I+PFllYXI+MjAxODwvWWVhcj48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</w:fldData>
        </w:fldChar>
      </w:r>
      <w:r w:rsidR="000C256D">
        <w:instrText xml:space="preserve"> ADDIN EN.CITE.DATA </w:instrText>
      </w:r>
      <w:r w:rsidR="000C256D">
        <w:fldChar w:fldCharType="end"/>
      </w:r>
      <w:r w:rsidR="00002549">
        <w:fldChar w:fldCharType="separate"/>
      </w:r>
      <w:r w:rsidR="000C256D">
        <w:rPr>
          <w:noProof/>
        </w:rPr>
        <w:t>[14, 40]</w:t>
      </w:r>
      <w:r w:rsidR="00002549">
        <w:fldChar w:fldCharType="end"/>
      </w:r>
      <w:r w:rsidR="004421ED" w:rsidRPr="00886C8A">
        <w:t>, immune priming</w:t>
      </w:r>
      <w:r w:rsidR="00002549">
        <w:t xml:space="preserve">/memory </w:t>
      </w:r>
      <w:r w:rsidR="00002549">
        <w:fldChar w:fldCharType="begin">
          <w:fldData xml:space="preserve">PEVuZE5vdGU+PENpdGU+PEF1dGhvcj5Hb3VyYmFsPC9BdXRob3I+PFllYXI+MjAxODwvWWVhcj48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</w:fldData>
        </w:fldChar>
      </w:r>
      <w:r w:rsidR="000C256D">
        <w:instrText xml:space="preserve"> ADDIN EN.CITE </w:instrText>
      </w:r>
      <w:r w:rsidR="000C256D">
        <w:fldChar w:fldCharType="begin">
          <w:fldData xml:space="preserve">PEVuZE5vdGU+PENpdGU+PEF1dGhvcj5Hb3VyYmFsPC9BdXRob3I+PFllYXI+MjAxODwvWWVhcj48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</w:fldData>
        </w:fldChar>
      </w:r>
      <w:r w:rsidR="000C256D">
        <w:instrText xml:space="preserve"> ADDIN EN.CITE.DATA </w:instrText>
      </w:r>
      <w:r w:rsidR="000C256D">
        <w:fldChar w:fldCharType="end"/>
      </w:r>
      <w:r w:rsidR="00002549">
        <w:fldChar w:fldCharType="separate"/>
      </w:r>
      <w:r w:rsidR="000C256D">
        <w:rPr>
          <w:noProof/>
        </w:rPr>
        <w:t>[41, 42]</w:t>
      </w:r>
      <w:r w:rsidR="00002549">
        <w:fldChar w:fldCharType="end"/>
      </w:r>
      <w:r w:rsidR="004421ED" w:rsidRPr="00886C8A">
        <w:t>, the evolutionary genetics of insect immunity</w:t>
      </w:r>
      <w:r w:rsidR="000B6572">
        <w:t xml:space="preserve"> </w:t>
      </w:r>
      <w:r w:rsidR="000B6572">
        <w:fldChar w:fldCharType="begin"/>
      </w:r>
      <w:r w:rsidR="000C256D">
        <w:instrText xml:space="preserve"> ADDIN EN.CITE &lt;EndNote&gt;&lt;Cite&gt;&lt;Author&gt;Sackton&lt;/Author&gt;&lt;Year&gt;2019&lt;/Year&gt;&lt;RecNum&gt;3867&lt;/RecNum&gt;&lt;DisplayText&gt;[43]&lt;/DisplayText&gt;&lt;record&gt;&lt;rec-number&gt;3867&lt;/rec-number&gt;&lt;foreign-keys&gt;&lt;key app="EN" db-id="9xwevv5955xte7edasvx09a82s9psf0r2f9x" timestamp="1646336849" guid="f5308fc0-71b2-4293-a582-d1368ffe0b45"&gt;3867&lt;/key&gt;&lt;/foreign-keys&gt;&lt;ref-type name="Journal Article"&gt;17&lt;/ref-type&gt;&lt;contributors&gt;&lt;authors&gt;&lt;author&gt;Sackton, T. B.&lt;/author&gt;&lt;/authors&gt;&lt;/contributors&gt;&lt;auth-address&gt;Harvard Univ, Fac Arts &amp;amp; Sci, Informat Grp, Cambridge, MA 02138 USA&lt;/auth-address&gt;&lt;titles&gt;&lt;title&gt;Comparative genomics and transcriptomics of host-pathogen interactions in insects: evolutionary insights and future directions&lt;/title&gt;&lt;secondary-title&gt;Current Opinion in Insect Science&lt;/secondary-title&gt;&lt;alt-title&gt;Curr Opin Insect Sci&lt;/alt-title&gt;&lt;/titles&gt;&lt;periodical&gt;&lt;full-title&gt;Current Opinion in Insect Science&lt;/full-title&gt;&lt;abbr-1&gt;Current Opinion in Insect Science&lt;/abbr-1&gt;&lt;/periodical&gt;&lt;alt-periodical&gt;&lt;full-title&gt;Curr Opin Insect Sci&lt;/full-title&gt;&lt;/alt-periodical&gt;&lt;pages&gt;106-113&lt;/pages&gt;&lt;volume&gt;31&lt;/volume&gt;&lt;keywords&gt;&lt;keyword&gt;differential gene-expression&lt;/keyword&gt;&lt;keyword&gt;natural-selection&lt;/keyword&gt;&lt;keyword&gt;positive selection&lt;/keyword&gt;&lt;keyword&gt;immune-responses&lt;/keyword&gt;&lt;keyword&gt;rapid evolution&lt;/keyword&gt;&lt;keyword&gt;wide analysis&lt;/keyword&gt;&lt;keyword&gt;pathways&lt;/keyword&gt;&lt;keyword&gt;resistance&lt;/keyword&gt;&lt;keyword&gt;infection&lt;/keyword&gt;&lt;keyword&gt;patterns&lt;/keyword&gt;&lt;/keywords&gt;&lt;dates&gt;&lt;year&gt;2019&lt;/year&gt;&lt;pub-dates&gt;&lt;date&gt;Feb&lt;/date&gt;&lt;/pub-dates&gt;&lt;/dates&gt;&lt;isbn&gt;2214-5745&lt;/isbn&gt;&lt;accession-num&gt;WOS:000468410400018&lt;/accession-num&gt;&lt;urls&gt;&lt;related-urls&gt;&lt;url&gt;&amp;lt;Go to ISI&amp;gt;://WOS:000468410400018&lt;/url&gt;&lt;/related-urls&gt;&lt;/urls&gt;&lt;electronic-resource-num&gt;10.1016/j.cois.2018.12.007&lt;/electronic-resource-num&gt;&lt;language&gt;English&lt;/language&gt;&lt;/record&gt;&lt;/Cite&gt;&lt;/EndNote&gt;</w:instrText>
      </w:r>
      <w:r w:rsidR="000B6572">
        <w:fldChar w:fldCharType="separate"/>
      </w:r>
      <w:r w:rsidR="000C256D">
        <w:rPr>
          <w:noProof/>
        </w:rPr>
        <w:t>[43]</w:t>
      </w:r>
      <w:r w:rsidR="000B6572">
        <w:fldChar w:fldCharType="end"/>
      </w:r>
      <w:r w:rsidR="004421ED" w:rsidRPr="00886C8A">
        <w:t>, and the influence of circadian rhythms</w:t>
      </w:r>
      <w:r w:rsidR="000B6572">
        <w:t xml:space="preserve"> </w:t>
      </w:r>
      <w:r w:rsidR="000B6572">
        <w:fldChar w:fldCharType="begin">
          <w:fldData xml:space="preserve">PEVuZE5vdGU+PENpdGU+PEF1dGhvcj5XZXN0d29vZDwvQXV0aG9yPjxZZWFyPjIwMTk8L1llYXI+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</w:fldData>
        </w:fldChar>
      </w:r>
      <w:r w:rsidR="000C256D">
        <w:instrText xml:space="preserve"> ADDIN EN.CITE </w:instrText>
      </w:r>
      <w:r w:rsidR="000C256D">
        <w:fldChar w:fldCharType="begin">
          <w:fldData xml:space="preserve">PEVuZE5vdGU+PENpdGU+PEF1dGhvcj5XZXN0d29vZDwvQXV0aG9yPjxZZWFyPjIwMTk8L1llYXI+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</w:fldData>
        </w:fldChar>
      </w:r>
      <w:r w:rsidR="000C256D">
        <w:instrText xml:space="preserve"> ADDIN EN.CITE.DATA </w:instrText>
      </w:r>
      <w:r w:rsidR="000C256D">
        <w:fldChar w:fldCharType="end"/>
      </w:r>
      <w:r w:rsidR="000B6572">
        <w:fldChar w:fldCharType="separate"/>
      </w:r>
      <w:r w:rsidR="000C256D">
        <w:rPr>
          <w:noProof/>
        </w:rPr>
        <w:t>[44]</w:t>
      </w:r>
      <w:r w:rsidR="000B6572">
        <w:fldChar w:fldCharType="end"/>
      </w:r>
      <w:r w:rsidR="004421ED" w:rsidRPr="00886C8A">
        <w:t xml:space="preserve"> and reproduction</w:t>
      </w:r>
      <w:r w:rsidR="00FF1208">
        <w:t xml:space="preserve"> </w:t>
      </w:r>
      <w:r w:rsidR="00FF1208">
        <w:fldChar w:fldCharType="begin"/>
      </w:r>
      <w:r w:rsidR="000C256D">
        <w:instrText xml:space="preserve"> ADDIN EN.CITE &lt;EndNote&gt;&lt;Cite&gt;&lt;Author&gt;Barribeau&lt;/Author&gt;&lt;Year&gt;2020&lt;/Year&gt;&lt;RecNum&gt;3872&lt;/RecNum&gt;&lt;DisplayText&gt;[45]&lt;/DisplayText&gt;&lt;record&gt;&lt;rec-number&gt;3872&lt;/rec-number&gt;&lt;foreign-keys&gt;&lt;key app="EN" db-id="9xwevv5955xte7edasvx09a82s9psf0r2f9x" timestamp="1646337263" guid="5324272b-e7a1-49ea-b83b-1919abb642d7"&gt;3872&lt;/key&gt;&lt;/foreign-keys&gt;&lt;ref-type name="Journal Article"&gt;17&lt;/ref-type&gt;&lt;contributors&gt;&lt;authors&gt;&lt;author&gt;Barribeau, Seth M.&lt;/author&gt;&lt;author&gt;Otti, Oliver&lt;/author&gt;&lt;/authors&gt;&lt;/contributors&gt;&lt;titles&gt;&lt;title&gt;Sexual reproduction and immunity&lt;/title&gt;&lt;secondary-title&gt;eLS. John Wiley &amp;amp; Sons, Ltd: Chichester&lt;/secondary-title&gt;&lt;/titles&gt;&lt;periodical&gt;&lt;full-title&gt;eLS. John Wiley &amp;amp; Sons, Ltd: Chichester&lt;/full-title&gt;&lt;abbr-1&gt;eLS. John Wiley &amp;amp; Sons, Ltd: Chichester&lt;/abbr-1&gt;&lt;/periodical&gt;&lt;dates&gt;&lt;year&gt;2020&lt;/year&gt;&lt;/dates&gt;&lt;urls&gt;&lt;/urls&gt;&lt;/record&gt;&lt;/Cite&gt;&lt;/EndNote&gt;</w:instrText>
      </w:r>
      <w:r w:rsidR="00FF1208">
        <w:fldChar w:fldCharType="separate"/>
      </w:r>
      <w:r w:rsidR="000C256D">
        <w:rPr>
          <w:noProof/>
        </w:rPr>
        <w:t>[45]</w:t>
      </w:r>
      <w:r w:rsidR="00FF1208">
        <w:fldChar w:fldCharType="end"/>
      </w:r>
      <w:r w:rsidR="004421ED" w:rsidRPr="00886C8A">
        <w:t xml:space="preserve"> on </w:t>
      </w:r>
      <w:r w:rsidR="00170221">
        <w:t xml:space="preserve">immunity and </w:t>
      </w:r>
      <w:r w:rsidR="004421ED" w:rsidRPr="00886C8A">
        <w:t>infection outcome.</w:t>
      </w:r>
      <w:r w:rsidR="00161FC8" w:rsidRPr="00886C8A">
        <w:t xml:space="preserve"> </w:t>
      </w:r>
      <w:r w:rsidR="002C626E" w:rsidRPr="00886C8A">
        <w:t>Although e</w:t>
      </w:r>
      <w:r w:rsidR="00161FC8" w:rsidRPr="00886C8A">
        <w:t xml:space="preserve">cological immunology </w:t>
      </w:r>
      <w:r w:rsidR="002C626E" w:rsidRPr="00886C8A">
        <w:t xml:space="preserve">is and </w:t>
      </w:r>
      <w:r w:rsidR="00161FC8" w:rsidRPr="00886C8A">
        <w:t>has been an integrative discipline</w:t>
      </w:r>
      <w:r w:rsidR="002C626E" w:rsidRPr="00886C8A">
        <w:t>, t</w:t>
      </w:r>
      <w:r w:rsidR="00172A1D" w:rsidRPr="00886C8A">
        <w:t xml:space="preserve">his issue </w:t>
      </w:r>
      <w:r w:rsidR="002C626E" w:rsidRPr="00886C8A">
        <w:t xml:space="preserve">has </w:t>
      </w:r>
      <w:r w:rsidR="00172A1D" w:rsidRPr="00886C8A">
        <w:t xml:space="preserve">highlighted </w:t>
      </w:r>
      <w:r w:rsidR="00D055AD" w:rsidRPr="00886C8A">
        <w:t xml:space="preserve">important gaps that </w:t>
      </w:r>
      <w:r w:rsidR="00F15DDA">
        <w:t>c</w:t>
      </w:r>
      <w:r w:rsidR="00D055AD" w:rsidRPr="00886C8A">
        <w:t xml:space="preserve">ould be considered in future research. </w:t>
      </w:r>
    </w:p>
    <w:p w14:paraId="5965EDFB" w14:textId="1BC17E2A" w:rsidR="000654C8" w:rsidRPr="00886C8A" w:rsidRDefault="0045141D" w:rsidP="003104DC">
      <w:pPr>
        <w:spacing w:line="288" w:lineRule="auto"/>
        <w:rPr>
          <w:rFonts w:cs="Times New Roman"/>
          <w:szCs w:val="24"/>
        </w:rPr>
      </w:pPr>
      <w:r w:rsidRPr="00886C8A">
        <w:t xml:space="preserve">One recurring theme to emerge from the collected articles is that </w:t>
      </w:r>
      <w:r w:rsidRPr="00886C8A">
        <w:rPr>
          <w:rFonts w:cs="Times New Roman"/>
          <w:szCs w:val="24"/>
        </w:rPr>
        <w:t>i</w:t>
      </w:r>
      <w:r w:rsidR="001C5F4C" w:rsidRPr="00886C8A">
        <w:rPr>
          <w:rFonts w:cs="Times New Roman"/>
          <w:szCs w:val="24"/>
        </w:rPr>
        <w:t>ntegrati</w:t>
      </w:r>
      <w:r w:rsidR="00CC3AED" w:rsidRPr="00886C8A">
        <w:rPr>
          <w:rFonts w:cs="Times New Roman"/>
          <w:szCs w:val="24"/>
        </w:rPr>
        <w:t xml:space="preserve">ng </w:t>
      </w:r>
      <w:r w:rsidR="001C5F4C" w:rsidRPr="00886C8A">
        <w:rPr>
          <w:rFonts w:cs="Times New Roman"/>
          <w:szCs w:val="24"/>
        </w:rPr>
        <w:t xml:space="preserve">experimental </w:t>
      </w:r>
      <w:r w:rsidR="005401B7" w:rsidRPr="00886C8A">
        <w:rPr>
          <w:rFonts w:cs="Times New Roman"/>
          <w:szCs w:val="24"/>
        </w:rPr>
        <w:t xml:space="preserve">work </w:t>
      </w:r>
      <w:r w:rsidR="001C5F4C" w:rsidRPr="00886C8A">
        <w:rPr>
          <w:rFonts w:cs="Times New Roman"/>
          <w:szCs w:val="24"/>
        </w:rPr>
        <w:t>with theoretical/mathematical models</w:t>
      </w:r>
      <w:r w:rsidR="00A17C76">
        <w:rPr>
          <w:rFonts w:cs="Times New Roman"/>
          <w:szCs w:val="24"/>
        </w:rPr>
        <w:t xml:space="preserve"> </w:t>
      </w:r>
      <w:r w:rsidR="00A17C76">
        <w:rPr>
          <w:rFonts w:cs="Times New Roman"/>
          <w:szCs w:val="24"/>
        </w:rPr>
        <w:fldChar w:fldCharType="begin">
          <w:fldData xml:space="preserve">PEVuZE5vdGU+PENpdGU+PEF1dGhvcj5UYXRlPC9BdXRob3I+PFllYXI+MjAyMjwvWWVhcj48UmVj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</w:fldData>
        </w:fldChar>
      </w:r>
      <w:r w:rsidR="000C256D">
        <w:rPr>
          <w:rFonts w:cs="Times New Roman"/>
          <w:szCs w:val="24"/>
        </w:rPr>
        <w:instrText xml:space="preserve"> ADDIN EN.CITE </w:instrText>
      </w:r>
      <w:r w:rsidR="000C256D">
        <w:rPr>
          <w:rFonts w:cs="Times New Roman"/>
          <w:szCs w:val="24"/>
        </w:rPr>
        <w:fldChar w:fldCharType="begin">
          <w:fldData xml:space="preserve">PEVuZE5vdGU+PENpdGU+PEF1dGhvcj5UYXRlPC9BdXRob3I+PFllYXI+MjAyMjwvWWVhcj48UmVj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</w:fldData>
        </w:fldChar>
      </w:r>
      <w:r w:rsidR="000C256D">
        <w:rPr>
          <w:rFonts w:cs="Times New Roman"/>
          <w:szCs w:val="24"/>
        </w:rPr>
        <w:instrText xml:space="preserve"> ADDIN EN.CITE.DATA </w:instrText>
      </w:r>
      <w:r w:rsidR="000C256D">
        <w:rPr>
          <w:rFonts w:cs="Times New Roman"/>
          <w:szCs w:val="24"/>
        </w:rPr>
      </w:r>
      <w:r w:rsidR="000C256D">
        <w:rPr>
          <w:rFonts w:cs="Times New Roman"/>
          <w:szCs w:val="24"/>
        </w:rPr>
        <w:fldChar w:fldCharType="end"/>
      </w:r>
      <w:r w:rsidR="00A17C76">
        <w:rPr>
          <w:rFonts w:cs="Times New Roman"/>
          <w:szCs w:val="24"/>
        </w:rPr>
      </w:r>
      <w:r w:rsidR="00A17C76">
        <w:rPr>
          <w:rFonts w:cs="Times New Roman"/>
          <w:szCs w:val="24"/>
        </w:rPr>
        <w:fldChar w:fldCharType="separate"/>
      </w:r>
      <w:r w:rsidR="000C256D">
        <w:rPr>
          <w:rFonts w:cs="Times New Roman"/>
          <w:noProof/>
          <w:szCs w:val="24"/>
        </w:rPr>
        <w:t>[e.g., 16, 31, 38]</w:t>
      </w:r>
      <w:r w:rsidR="00A17C76">
        <w:rPr>
          <w:rFonts w:cs="Times New Roman"/>
          <w:szCs w:val="24"/>
        </w:rPr>
        <w:fldChar w:fldCharType="end"/>
      </w:r>
      <w:r w:rsidR="001C5F4C" w:rsidRPr="00886C8A">
        <w:rPr>
          <w:rFonts w:cs="Times New Roman"/>
          <w:szCs w:val="24"/>
        </w:rPr>
        <w:t xml:space="preserve">, will be necessary to </w:t>
      </w:r>
      <w:r w:rsidR="005401B7" w:rsidRPr="00886C8A">
        <w:rPr>
          <w:rFonts w:cs="Times New Roman"/>
          <w:szCs w:val="24"/>
        </w:rPr>
        <w:t xml:space="preserve">aid </w:t>
      </w:r>
      <w:r w:rsidR="001C5F4C" w:rsidRPr="00886C8A">
        <w:rPr>
          <w:rFonts w:cs="Times New Roman"/>
          <w:szCs w:val="24"/>
        </w:rPr>
        <w:t>understand</w:t>
      </w:r>
      <w:r w:rsidR="005401B7" w:rsidRPr="00886C8A">
        <w:rPr>
          <w:rFonts w:cs="Times New Roman"/>
          <w:szCs w:val="24"/>
        </w:rPr>
        <w:t>ing of</w:t>
      </w:r>
      <w:r w:rsidR="001C5F4C" w:rsidRPr="00886C8A">
        <w:rPr>
          <w:rFonts w:cs="Times New Roman"/>
          <w:szCs w:val="24"/>
        </w:rPr>
        <w:t xml:space="preserve"> </w:t>
      </w:r>
      <w:r w:rsidR="00CC3AED" w:rsidRPr="00886C8A">
        <w:rPr>
          <w:rFonts w:cs="Times New Roman"/>
          <w:szCs w:val="24"/>
        </w:rPr>
        <w:t>such</w:t>
      </w:r>
      <w:r w:rsidR="001C5F4C" w:rsidRPr="00886C8A">
        <w:rPr>
          <w:rFonts w:cs="Times New Roman"/>
          <w:szCs w:val="24"/>
        </w:rPr>
        <w:t xml:space="preserve"> complex systems</w:t>
      </w:r>
      <w:r w:rsidR="00D22AF2" w:rsidRPr="00886C8A">
        <w:rPr>
          <w:rFonts w:cs="Times New Roman"/>
          <w:szCs w:val="24"/>
        </w:rPr>
        <w:t xml:space="preserve">. Mathematical models </w:t>
      </w:r>
      <w:r w:rsidR="007531CE" w:rsidRPr="00886C8A">
        <w:rPr>
          <w:rFonts w:cs="Times New Roman"/>
          <w:szCs w:val="24"/>
        </w:rPr>
        <w:t xml:space="preserve">can be utilised to fill </w:t>
      </w:r>
      <w:r w:rsidR="00D41972" w:rsidRPr="00886C8A">
        <w:rPr>
          <w:rFonts w:cs="Times New Roman"/>
          <w:szCs w:val="24"/>
        </w:rPr>
        <w:t xml:space="preserve">the </w:t>
      </w:r>
      <w:r w:rsidR="007531CE" w:rsidRPr="00886C8A">
        <w:rPr>
          <w:rFonts w:cs="Times New Roman"/>
          <w:szCs w:val="24"/>
        </w:rPr>
        <w:t>gaps in empirical data</w:t>
      </w:r>
      <w:r w:rsidR="00D41972" w:rsidRPr="00886C8A">
        <w:rPr>
          <w:rFonts w:cs="Times New Roman"/>
          <w:szCs w:val="24"/>
        </w:rPr>
        <w:t xml:space="preserve"> that often arise due to difficulty in </w:t>
      </w:r>
      <w:r w:rsidR="000654C8" w:rsidRPr="00886C8A">
        <w:rPr>
          <w:rFonts w:cs="Times New Roman"/>
          <w:szCs w:val="24"/>
        </w:rPr>
        <w:t>collecting</w:t>
      </w:r>
      <w:r w:rsidR="00D41972" w:rsidRPr="00886C8A">
        <w:rPr>
          <w:rFonts w:cs="Times New Roman"/>
          <w:szCs w:val="24"/>
        </w:rPr>
        <w:t xml:space="preserve"> biological </w:t>
      </w:r>
      <w:r w:rsidR="000654C8" w:rsidRPr="00886C8A">
        <w:rPr>
          <w:rFonts w:cs="Times New Roman"/>
          <w:szCs w:val="24"/>
        </w:rPr>
        <w:t>samples</w:t>
      </w:r>
      <w:r w:rsidR="007531CE" w:rsidRPr="00886C8A">
        <w:rPr>
          <w:rFonts w:cs="Times New Roman"/>
          <w:szCs w:val="24"/>
        </w:rPr>
        <w:t>, but also as</w:t>
      </w:r>
      <w:r w:rsidR="00D22AF2" w:rsidRPr="00886C8A">
        <w:rPr>
          <w:rFonts w:cs="Times New Roman"/>
          <w:szCs w:val="24"/>
        </w:rPr>
        <w:t xml:space="preserve"> essential predictive tools</w:t>
      </w:r>
      <w:r w:rsidR="0001404B">
        <w:rPr>
          <w:rFonts w:cs="Times New Roman"/>
          <w:szCs w:val="24"/>
        </w:rPr>
        <w:t>, including</w:t>
      </w:r>
      <w:r w:rsidR="00D22AF2" w:rsidRPr="00886C8A">
        <w:rPr>
          <w:rFonts w:cs="Times New Roman"/>
          <w:szCs w:val="24"/>
        </w:rPr>
        <w:t xml:space="preserve"> for empirical study design, making </w:t>
      </w:r>
      <w:r w:rsidR="00806080" w:rsidRPr="00886C8A">
        <w:rPr>
          <w:rFonts w:cs="Times New Roman"/>
          <w:szCs w:val="24"/>
        </w:rPr>
        <w:t>such</w:t>
      </w:r>
      <w:r w:rsidR="00D22AF2" w:rsidRPr="00886C8A">
        <w:rPr>
          <w:rFonts w:cs="Times New Roman"/>
          <w:szCs w:val="24"/>
        </w:rPr>
        <w:t xml:space="preserve"> </w:t>
      </w:r>
      <w:r w:rsidR="00806080" w:rsidRPr="00886C8A">
        <w:rPr>
          <w:rFonts w:cs="Times New Roman"/>
          <w:szCs w:val="24"/>
        </w:rPr>
        <w:t xml:space="preserve">collaborative approaches </w:t>
      </w:r>
      <w:r w:rsidR="007531CE" w:rsidRPr="00886C8A">
        <w:rPr>
          <w:rFonts w:cs="Times New Roman"/>
          <w:szCs w:val="24"/>
        </w:rPr>
        <w:t>in</w:t>
      </w:r>
      <w:r w:rsidR="00D22AF2" w:rsidRPr="00886C8A">
        <w:rPr>
          <w:rFonts w:cs="Times New Roman"/>
          <w:szCs w:val="24"/>
        </w:rPr>
        <w:t>valuable</w:t>
      </w:r>
      <w:r w:rsidR="00806080" w:rsidRPr="00886C8A">
        <w:rPr>
          <w:rFonts w:cs="Times New Roman"/>
          <w:szCs w:val="24"/>
        </w:rPr>
        <w:t xml:space="preserve"> for </w:t>
      </w:r>
      <w:r w:rsidR="00CF358F" w:rsidRPr="00886C8A">
        <w:rPr>
          <w:rFonts w:cs="Times New Roman"/>
          <w:szCs w:val="24"/>
        </w:rPr>
        <w:t>development</w:t>
      </w:r>
      <w:r w:rsidR="00170221">
        <w:rPr>
          <w:rFonts w:cs="Times New Roman"/>
          <w:szCs w:val="24"/>
        </w:rPr>
        <w:t xml:space="preserve"> of the field</w:t>
      </w:r>
      <w:r w:rsidR="00D22AF2" w:rsidRPr="00886C8A">
        <w:rPr>
          <w:rFonts w:cs="Times New Roman"/>
          <w:szCs w:val="24"/>
        </w:rPr>
        <w:t>.</w:t>
      </w:r>
      <w:r w:rsidR="000654C8" w:rsidRPr="00886C8A">
        <w:rPr>
          <w:rFonts w:cs="Times New Roman"/>
          <w:szCs w:val="24"/>
        </w:rPr>
        <w:t xml:space="preserve"> Likewise, there is scope </w:t>
      </w:r>
      <w:r w:rsidR="00C17327" w:rsidRPr="00886C8A">
        <w:rPr>
          <w:rFonts w:cs="Times New Roman"/>
          <w:szCs w:val="24"/>
        </w:rPr>
        <w:t xml:space="preserve">for even </w:t>
      </w:r>
      <w:r w:rsidR="000654C8" w:rsidRPr="00886C8A">
        <w:rPr>
          <w:rFonts w:cs="Times New Roman"/>
          <w:szCs w:val="24"/>
        </w:rPr>
        <w:t>more integrat</w:t>
      </w:r>
      <w:r w:rsidR="00C17327" w:rsidRPr="00886C8A">
        <w:rPr>
          <w:rFonts w:cs="Times New Roman"/>
          <w:szCs w:val="24"/>
        </w:rPr>
        <w:t>ion with researche</w:t>
      </w:r>
      <w:r w:rsidR="00170221">
        <w:rPr>
          <w:rFonts w:cs="Times New Roman"/>
          <w:szCs w:val="24"/>
        </w:rPr>
        <w:t>r</w:t>
      </w:r>
      <w:r w:rsidR="00C17327" w:rsidRPr="00886C8A">
        <w:rPr>
          <w:rFonts w:cs="Times New Roman"/>
          <w:szCs w:val="24"/>
        </w:rPr>
        <w:t>s from other disciplines, such as</w:t>
      </w:r>
      <w:r w:rsidR="00C17327" w:rsidRPr="00886C8A">
        <w:t xml:space="preserve"> </w:t>
      </w:r>
      <w:r w:rsidR="00170221">
        <w:t xml:space="preserve">immunologists, </w:t>
      </w:r>
      <w:r w:rsidR="00C17327" w:rsidRPr="00886C8A">
        <w:t>microbiologists, parasitologists,</w:t>
      </w:r>
      <w:r w:rsidR="00170221">
        <w:t xml:space="preserve"> and</w:t>
      </w:r>
      <w:r w:rsidR="00C17327" w:rsidRPr="00886C8A">
        <w:t xml:space="preserve"> chemical ecologists, </w:t>
      </w:r>
      <w:r w:rsidR="00003FB3" w:rsidRPr="00886C8A">
        <w:t xml:space="preserve">from which </w:t>
      </w:r>
      <w:r w:rsidR="00F56C09">
        <w:t>we</w:t>
      </w:r>
      <w:r w:rsidR="00F56C09" w:rsidRPr="00886C8A">
        <w:t xml:space="preserve"> </w:t>
      </w:r>
      <w:r w:rsidR="00003FB3" w:rsidRPr="00886C8A">
        <w:t xml:space="preserve">can borrow established methods </w:t>
      </w:r>
      <w:r w:rsidR="0056047E" w:rsidRPr="00886C8A">
        <w:t xml:space="preserve">and approaches </w:t>
      </w:r>
      <w:r w:rsidR="00003FB3" w:rsidRPr="00886C8A">
        <w:t xml:space="preserve">and use them </w:t>
      </w:r>
      <w:r w:rsidR="00A77242" w:rsidRPr="00886C8A">
        <w:t>to answer novel questions</w:t>
      </w:r>
      <w:r w:rsidR="00C17327" w:rsidRPr="00886C8A">
        <w:t>.</w:t>
      </w:r>
    </w:p>
    <w:p w14:paraId="4F8DB7D3" w14:textId="7C490F8C" w:rsidR="00662092" w:rsidRPr="00886C8A" w:rsidRDefault="0045141D" w:rsidP="00F15DDA">
      <w:pPr>
        <w:spacing w:line="288" w:lineRule="auto"/>
        <w:rPr>
          <w:rFonts w:cs="Times New Roman"/>
          <w:szCs w:val="24"/>
        </w:rPr>
      </w:pPr>
      <w:r w:rsidRPr="00886C8A">
        <w:rPr>
          <w:rFonts w:cs="Times New Roman"/>
          <w:szCs w:val="24"/>
        </w:rPr>
        <w:t>A second</w:t>
      </w:r>
      <w:r w:rsidR="00C773D2" w:rsidRPr="00886C8A">
        <w:rPr>
          <w:rFonts w:cs="Times New Roman"/>
          <w:szCs w:val="24"/>
        </w:rPr>
        <w:t xml:space="preserve"> </w:t>
      </w:r>
      <w:r w:rsidRPr="00886C8A">
        <w:rPr>
          <w:rFonts w:cs="Times New Roman"/>
          <w:szCs w:val="24"/>
        </w:rPr>
        <w:t>point</w:t>
      </w:r>
      <w:r w:rsidR="00C773D2" w:rsidRPr="00886C8A">
        <w:rPr>
          <w:rFonts w:cs="Times New Roman"/>
          <w:szCs w:val="24"/>
        </w:rPr>
        <w:t xml:space="preserve"> to emerge</w:t>
      </w:r>
      <w:r w:rsidRPr="00886C8A">
        <w:rPr>
          <w:rFonts w:cs="Times New Roman"/>
          <w:szCs w:val="24"/>
        </w:rPr>
        <w:t xml:space="preserve"> is </w:t>
      </w:r>
      <w:r w:rsidR="001C5F4C" w:rsidRPr="00886C8A">
        <w:rPr>
          <w:rFonts w:cs="Times New Roman"/>
          <w:szCs w:val="24"/>
        </w:rPr>
        <w:t xml:space="preserve">that </w:t>
      </w:r>
      <w:r w:rsidR="006411CD" w:rsidRPr="00886C8A">
        <w:rPr>
          <w:rFonts w:cs="Times New Roman"/>
          <w:szCs w:val="24"/>
        </w:rPr>
        <w:t xml:space="preserve">mechanistic details of the observed phenotypes </w:t>
      </w:r>
      <w:r w:rsidR="00D04580" w:rsidRPr="00886C8A">
        <w:rPr>
          <w:rFonts w:cs="Times New Roman"/>
          <w:szCs w:val="24"/>
        </w:rPr>
        <w:t xml:space="preserve">and integration of physiological processes </w:t>
      </w:r>
      <w:r w:rsidR="006411CD" w:rsidRPr="00886C8A">
        <w:rPr>
          <w:rFonts w:cs="Times New Roman"/>
          <w:szCs w:val="24"/>
        </w:rPr>
        <w:t xml:space="preserve">are </w:t>
      </w:r>
      <w:r w:rsidR="00D04580" w:rsidRPr="00886C8A">
        <w:rPr>
          <w:rFonts w:cs="Times New Roman"/>
          <w:szCs w:val="24"/>
        </w:rPr>
        <w:t xml:space="preserve">essential for understanding the causes of immunological variation and what predictions can </w:t>
      </w:r>
      <w:r w:rsidR="007A1F15">
        <w:rPr>
          <w:rFonts w:cs="Times New Roman"/>
          <w:szCs w:val="24"/>
        </w:rPr>
        <w:t>be</w:t>
      </w:r>
      <w:r w:rsidR="00D04580" w:rsidRPr="00886C8A">
        <w:rPr>
          <w:rFonts w:cs="Times New Roman"/>
          <w:szCs w:val="24"/>
        </w:rPr>
        <w:t xml:space="preserve"> drawn from it</w:t>
      </w:r>
      <w:r w:rsidR="00CE0D0E">
        <w:rPr>
          <w:rFonts w:cs="Times New Roman"/>
          <w:szCs w:val="24"/>
        </w:rPr>
        <w:t xml:space="preserve"> </w:t>
      </w:r>
      <w:r w:rsidR="00CE0D0E">
        <w:rPr>
          <w:rFonts w:cs="Times New Roman"/>
          <w:szCs w:val="24"/>
        </w:rPr>
        <w:fldChar w:fldCharType="begin">
          <w:fldData xml:space="preserve">PEVuZE5vdGU+PENpdGU+PEF1dGhvcj5Eb3duczwvQXV0aG9yPjxZZWFyPjIwMTQ8L1llYXI+PFJl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</w:fldData>
        </w:fldChar>
      </w:r>
      <w:r w:rsidR="00D44286">
        <w:rPr>
          <w:rFonts w:cs="Times New Roman"/>
          <w:szCs w:val="24"/>
        </w:rPr>
        <w:instrText xml:space="preserve"> ADDIN EN.CITE </w:instrText>
      </w:r>
      <w:r w:rsidR="00D44286">
        <w:rPr>
          <w:rFonts w:cs="Times New Roman"/>
          <w:szCs w:val="24"/>
        </w:rPr>
        <w:fldChar w:fldCharType="begin">
          <w:fldData xml:space="preserve">PEVuZE5vdGU+PENpdGU+PEF1dGhvcj5Eb3duczwvQXV0aG9yPjxZZWFyPjIwMTQ8L1llYXI+PFJl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</w:fldData>
        </w:fldChar>
      </w:r>
      <w:r w:rsidR="00D44286">
        <w:rPr>
          <w:rFonts w:cs="Times New Roman"/>
          <w:szCs w:val="24"/>
        </w:rPr>
        <w:instrText xml:space="preserve"> ADDIN EN.CITE.DATA </w:instrText>
      </w:r>
      <w:r w:rsidR="00D44286">
        <w:rPr>
          <w:rFonts w:cs="Times New Roman"/>
          <w:szCs w:val="24"/>
        </w:rPr>
      </w:r>
      <w:r w:rsidR="00D44286">
        <w:rPr>
          <w:rFonts w:cs="Times New Roman"/>
          <w:szCs w:val="24"/>
        </w:rPr>
        <w:fldChar w:fldCharType="end"/>
      </w:r>
      <w:r w:rsidR="00CE0D0E">
        <w:rPr>
          <w:rFonts w:cs="Times New Roman"/>
          <w:szCs w:val="24"/>
        </w:rPr>
      </w:r>
      <w:r w:rsidR="00CE0D0E">
        <w:rPr>
          <w:rFonts w:cs="Times New Roman"/>
          <w:szCs w:val="24"/>
        </w:rPr>
        <w:fldChar w:fldCharType="separate"/>
      </w:r>
      <w:r w:rsidR="00D44286">
        <w:rPr>
          <w:rFonts w:cs="Times New Roman"/>
          <w:noProof/>
          <w:szCs w:val="24"/>
        </w:rPr>
        <w:t>[15]</w:t>
      </w:r>
      <w:r w:rsidR="00CE0D0E">
        <w:rPr>
          <w:rFonts w:cs="Times New Roman"/>
          <w:szCs w:val="24"/>
        </w:rPr>
        <w:fldChar w:fldCharType="end"/>
      </w:r>
      <w:r w:rsidR="00224BE2">
        <w:rPr>
          <w:rFonts w:cs="Times New Roman"/>
          <w:szCs w:val="24"/>
        </w:rPr>
        <w:t xml:space="preserve">, yet they are often </w:t>
      </w:r>
      <w:r w:rsidR="00224BE2">
        <w:rPr>
          <w:rFonts w:cs="Times New Roman"/>
          <w:szCs w:val="24"/>
        </w:rPr>
        <w:lastRenderedPageBreak/>
        <w:t>still lacking</w:t>
      </w:r>
      <w:r w:rsidR="000D41F0" w:rsidRPr="00886C8A">
        <w:rPr>
          <w:rFonts w:cs="Times New Roman"/>
          <w:szCs w:val="24"/>
        </w:rPr>
        <w:t>.</w:t>
      </w:r>
      <w:r w:rsidR="00224BE2">
        <w:rPr>
          <w:rFonts w:cs="Times New Roman"/>
          <w:szCs w:val="24"/>
        </w:rPr>
        <w:t xml:space="preserve"> </w:t>
      </w:r>
      <w:r w:rsidR="000D41F0" w:rsidRPr="00886C8A">
        <w:rPr>
          <w:rFonts w:cs="Times New Roman"/>
          <w:szCs w:val="24"/>
        </w:rPr>
        <w:t>A</w:t>
      </w:r>
      <w:r w:rsidR="001C5F4C" w:rsidRPr="00886C8A">
        <w:rPr>
          <w:rFonts w:cs="Times New Roman"/>
          <w:szCs w:val="24"/>
        </w:rPr>
        <w:t xml:space="preserve"> better understanding of mechanisms, e.g., immune regulation</w:t>
      </w:r>
      <w:r w:rsidR="007A1F15">
        <w:rPr>
          <w:rFonts w:cs="Times New Roman"/>
          <w:szCs w:val="24"/>
        </w:rPr>
        <w:t xml:space="preserve"> </w:t>
      </w:r>
      <w:r w:rsidR="007A1F15">
        <w:rPr>
          <w:rFonts w:cs="Times New Roman"/>
          <w:szCs w:val="24"/>
        </w:rPr>
        <w:fldChar w:fldCharType="begin"/>
      </w:r>
      <w:r w:rsidR="000C256D">
        <w:rPr>
          <w:rFonts w:cs="Times New Roman"/>
          <w:szCs w:val="24"/>
        </w:rPr>
        <w:instrText xml:space="preserve"> ADDIN EN.CITE &lt;EndNote&gt;&lt;Cite&gt;&lt;Author&gt;Lazzaro&lt;/Author&gt;&lt;Year&gt;2022&lt;/Year&gt;&lt;RecNum&gt;3860&lt;/RecNum&gt;&lt;DisplayText&gt;[31]&lt;/DisplayText&gt;&lt;record&gt;&lt;rec-number&gt;3860&lt;/rec-number&gt;&lt;foreign-keys&gt;&lt;key app="EN" db-id="9xwevv5955xte7edasvx09a82s9psf0r2f9x" timestamp="1646335288" guid="393a985d-b249-49ff-9b65-df091fa2ee31"&gt;3860&lt;/key&gt;&lt;/foreign-keys&gt;&lt;ref-type name="Journal Article"&gt;17&lt;/ref-type&gt;&lt;contributors&gt;&lt;authors&gt;&lt;author&gt;Lazzaro, B. P.&lt;/author&gt;&lt;author&gt;Tate, A. T.&lt;/author&gt;&lt;/authors&gt;&lt;/contributors&gt;&lt;titles&gt;&lt;title&gt;Balancing sensitivity, risk, and immunopathology in immune regulation&lt;/title&gt;&lt;secondary-title&gt;Curr Opin Insect Sci&lt;/secondary-title&gt;&lt;/titles&gt;&lt;periodical&gt;&lt;full-title&gt;Curr Opin Insect Sci&lt;/full-title&gt;&lt;/periodical&gt;&lt;volume&gt;50&lt;/volume&gt;&lt;section&gt;100874&lt;/section&gt;&lt;dates&gt;&lt;year&gt;2022&lt;/year&gt;&lt;/dates&gt;&lt;urls&gt;&lt;/urls&gt;&lt;/record&gt;&lt;/Cite&gt;&lt;/EndNote&gt;</w:instrText>
      </w:r>
      <w:r w:rsidR="007A1F15">
        <w:rPr>
          <w:rFonts w:cs="Times New Roman"/>
          <w:szCs w:val="24"/>
        </w:rPr>
        <w:fldChar w:fldCharType="separate"/>
      </w:r>
      <w:r w:rsidR="000C256D">
        <w:rPr>
          <w:rFonts w:cs="Times New Roman"/>
          <w:noProof/>
          <w:szCs w:val="24"/>
        </w:rPr>
        <w:t>[31]</w:t>
      </w:r>
      <w:r w:rsidR="007A1F15">
        <w:rPr>
          <w:rFonts w:cs="Times New Roman"/>
          <w:szCs w:val="24"/>
        </w:rPr>
        <w:fldChar w:fldCharType="end"/>
      </w:r>
      <w:r w:rsidR="001C5F4C" w:rsidRPr="00886C8A">
        <w:rPr>
          <w:rFonts w:cs="Times New Roman"/>
          <w:szCs w:val="24"/>
        </w:rPr>
        <w:t xml:space="preserve">, will </w:t>
      </w:r>
      <w:r w:rsidR="000D41F0" w:rsidRPr="00886C8A">
        <w:rPr>
          <w:rFonts w:cs="Times New Roman"/>
          <w:szCs w:val="24"/>
        </w:rPr>
        <w:t xml:space="preserve">also </w:t>
      </w:r>
      <w:r w:rsidR="00DC0B23" w:rsidRPr="00886C8A">
        <w:rPr>
          <w:rFonts w:cs="Times New Roman"/>
          <w:szCs w:val="24"/>
        </w:rPr>
        <w:t xml:space="preserve">allow </w:t>
      </w:r>
      <w:r w:rsidR="006411CD" w:rsidRPr="00886C8A">
        <w:rPr>
          <w:rFonts w:cs="Times New Roman"/>
          <w:szCs w:val="24"/>
        </w:rPr>
        <w:t>comparative</w:t>
      </w:r>
      <w:r w:rsidR="00DC0B23" w:rsidRPr="00886C8A">
        <w:rPr>
          <w:rFonts w:cs="Times New Roman"/>
          <w:szCs w:val="24"/>
        </w:rPr>
        <w:t xml:space="preserve"> approaches and </w:t>
      </w:r>
      <w:r w:rsidR="001C5F4C" w:rsidRPr="00886C8A">
        <w:rPr>
          <w:rFonts w:cs="Times New Roman"/>
          <w:szCs w:val="24"/>
        </w:rPr>
        <w:t xml:space="preserve">help </w:t>
      </w:r>
      <w:r w:rsidR="00DC0B23" w:rsidRPr="00886C8A">
        <w:rPr>
          <w:rFonts w:cs="Times New Roman"/>
          <w:szCs w:val="24"/>
        </w:rPr>
        <w:t xml:space="preserve">gain </w:t>
      </w:r>
      <w:r w:rsidR="001C5F4C" w:rsidRPr="00886C8A">
        <w:rPr>
          <w:rFonts w:cs="Times New Roman"/>
          <w:szCs w:val="24"/>
        </w:rPr>
        <w:t>insight</w:t>
      </w:r>
      <w:r w:rsidR="00DC0B23" w:rsidRPr="00886C8A">
        <w:rPr>
          <w:rFonts w:cs="Times New Roman"/>
          <w:szCs w:val="24"/>
        </w:rPr>
        <w:t>s</w:t>
      </w:r>
      <w:r w:rsidR="001C5F4C" w:rsidRPr="00886C8A">
        <w:rPr>
          <w:rFonts w:cs="Times New Roman"/>
          <w:szCs w:val="24"/>
        </w:rPr>
        <w:t xml:space="preserve"> into how </w:t>
      </w:r>
      <w:r w:rsidR="00DC0B23" w:rsidRPr="00886C8A">
        <w:rPr>
          <w:rFonts w:cs="Times New Roman"/>
          <w:szCs w:val="24"/>
        </w:rPr>
        <w:t>generalizable</w:t>
      </w:r>
      <w:r w:rsidR="001C5F4C" w:rsidRPr="00886C8A">
        <w:rPr>
          <w:rFonts w:cs="Times New Roman"/>
          <w:szCs w:val="24"/>
        </w:rPr>
        <w:t xml:space="preserve"> </w:t>
      </w:r>
      <w:r w:rsidR="00DC0B23" w:rsidRPr="00886C8A">
        <w:rPr>
          <w:rFonts w:cs="Times New Roman"/>
          <w:szCs w:val="24"/>
        </w:rPr>
        <w:t xml:space="preserve">the </w:t>
      </w:r>
      <w:r w:rsidR="001C5F4C" w:rsidRPr="00886C8A">
        <w:rPr>
          <w:rFonts w:cs="Times New Roman"/>
          <w:szCs w:val="24"/>
        </w:rPr>
        <w:t xml:space="preserve">patterns </w:t>
      </w:r>
      <w:r w:rsidR="00AE22A2" w:rsidRPr="00886C8A">
        <w:rPr>
          <w:rFonts w:cs="Times New Roman"/>
          <w:szCs w:val="24"/>
        </w:rPr>
        <w:t xml:space="preserve">we observe </w:t>
      </w:r>
      <w:r w:rsidR="00DC0B23" w:rsidRPr="00886C8A">
        <w:rPr>
          <w:rFonts w:cs="Times New Roman"/>
          <w:szCs w:val="24"/>
        </w:rPr>
        <w:t>across insects</w:t>
      </w:r>
      <w:r w:rsidR="001C5F4C" w:rsidRPr="00886C8A">
        <w:rPr>
          <w:rFonts w:cs="Times New Roman"/>
          <w:szCs w:val="24"/>
        </w:rPr>
        <w:t xml:space="preserve"> </w:t>
      </w:r>
      <w:r w:rsidR="00DC0B23" w:rsidRPr="00886C8A">
        <w:rPr>
          <w:rFonts w:cs="Times New Roman"/>
          <w:szCs w:val="24"/>
        </w:rPr>
        <w:t>are</w:t>
      </w:r>
      <w:r w:rsidR="007A1F15">
        <w:rPr>
          <w:rFonts w:cs="Times New Roman"/>
          <w:szCs w:val="24"/>
        </w:rPr>
        <w:t xml:space="preserve"> </w:t>
      </w:r>
      <w:r w:rsidR="007A1F15">
        <w:rPr>
          <w:rFonts w:cs="Times New Roman"/>
          <w:szCs w:val="24"/>
        </w:rPr>
        <w:fldChar w:fldCharType="begin">
          <w:fldData xml:space="preserve">PEVuZE5vdGU+PENpdGU+PEF1dGhvcj5Db3R0ZXI8L0F1dGhvcj48WWVhcj4yMDIyPC9ZZWFyPjxS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</w:fldData>
        </w:fldChar>
      </w:r>
      <w:r w:rsidR="000C256D">
        <w:rPr>
          <w:rFonts w:cs="Times New Roman"/>
          <w:szCs w:val="24"/>
        </w:rPr>
        <w:instrText xml:space="preserve"> ADDIN EN.CITE </w:instrText>
      </w:r>
      <w:r w:rsidR="000C256D">
        <w:rPr>
          <w:rFonts w:cs="Times New Roman"/>
          <w:szCs w:val="24"/>
        </w:rPr>
        <w:fldChar w:fldCharType="begin">
          <w:fldData xml:space="preserve">PEVuZE5vdGU+PENpdGU+PEF1dGhvcj5Db3R0ZXI8L0F1dGhvcj48WWVhcj4yMDIyPC9ZZWFyPjxS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</w:fldData>
        </w:fldChar>
      </w:r>
      <w:r w:rsidR="000C256D">
        <w:rPr>
          <w:rFonts w:cs="Times New Roman"/>
          <w:szCs w:val="24"/>
        </w:rPr>
        <w:instrText xml:space="preserve"> ADDIN EN.CITE.DATA </w:instrText>
      </w:r>
      <w:r w:rsidR="000C256D">
        <w:rPr>
          <w:rFonts w:cs="Times New Roman"/>
          <w:szCs w:val="24"/>
        </w:rPr>
      </w:r>
      <w:r w:rsidR="000C256D">
        <w:rPr>
          <w:rFonts w:cs="Times New Roman"/>
          <w:szCs w:val="24"/>
        </w:rPr>
        <w:fldChar w:fldCharType="end"/>
      </w:r>
      <w:r w:rsidR="007A1F15">
        <w:rPr>
          <w:rFonts w:cs="Times New Roman"/>
          <w:szCs w:val="24"/>
        </w:rPr>
      </w:r>
      <w:r w:rsidR="007A1F15">
        <w:rPr>
          <w:rFonts w:cs="Times New Roman"/>
          <w:szCs w:val="24"/>
        </w:rPr>
        <w:fldChar w:fldCharType="separate"/>
      </w:r>
      <w:r w:rsidR="000C256D">
        <w:rPr>
          <w:rFonts w:cs="Times New Roman"/>
          <w:noProof/>
          <w:szCs w:val="24"/>
        </w:rPr>
        <w:t>[e.g., 2, 29, 37]</w:t>
      </w:r>
      <w:r w:rsidR="007A1F15">
        <w:rPr>
          <w:rFonts w:cs="Times New Roman"/>
          <w:szCs w:val="24"/>
        </w:rPr>
        <w:fldChar w:fldCharType="end"/>
      </w:r>
      <w:r w:rsidR="001C5F4C" w:rsidRPr="00886C8A">
        <w:rPr>
          <w:rFonts w:cs="Times New Roman"/>
          <w:szCs w:val="24"/>
        </w:rPr>
        <w:t xml:space="preserve">, </w:t>
      </w:r>
      <w:r w:rsidR="007A1F15">
        <w:rPr>
          <w:rFonts w:cs="Times New Roman"/>
          <w:szCs w:val="24"/>
        </w:rPr>
        <w:t>and it will enable us to evaluate</w:t>
      </w:r>
      <w:r w:rsidR="001C5F4C" w:rsidRPr="00886C8A">
        <w:rPr>
          <w:rFonts w:cs="Times New Roman"/>
          <w:szCs w:val="24"/>
        </w:rPr>
        <w:t xml:space="preserve"> the adaptive function of defences</w:t>
      </w:r>
      <w:r w:rsidR="00A4749F">
        <w:rPr>
          <w:rFonts w:cs="Times New Roman"/>
          <w:szCs w:val="24"/>
        </w:rPr>
        <w:t xml:space="preserve"> </w:t>
      </w:r>
      <w:r w:rsidR="00A4749F">
        <w:rPr>
          <w:rFonts w:cs="Times New Roman"/>
          <w:szCs w:val="24"/>
        </w:rPr>
        <w:fldChar w:fldCharType="begin"/>
      </w:r>
      <w:r w:rsidR="000C256D">
        <w:rPr>
          <w:rFonts w:cs="Times New Roman"/>
          <w:szCs w:val="24"/>
        </w:rPr>
        <w:instrText xml:space="preserve"> ADDIN EN.CITE &lt;EndNote&gt;&lt;Cite&gt;&lt;Author&gt;Schmid-Hempel&lt;/Author&gt;&lt;Year&gt;2022&lt;/Year&gt;&lt;RecNum&gt;3862&lt;/RecNum&gt;&lt;DisplayText&gt;[34]&lt;/DisplayText&gt;&lt;record&gt;&lt;rec-number&gt;3862&lt;/rec-number&gt;&lt;foreign-keys&gt;&lt;key app="EN" db-id="9xwevv5955xte7edasvx09a82s9psf0r2f9x" timestamp="1646335497" guid="8cfb970a-acc1-4ef0-8d7b-546cac5ff736"&gt;3862&lt;/key&gt;&lt;/foreign-keys&gt;&lt;ref-type name="Journal Article"&gt;17&lt;/ref-type&gt;&lt;contributors&gt;&lt;authors&gt;&lt;author&gt;Schmid-Hempel, P.&lt;/author&gt;&lt;/authors&gt;&lt;/contributors&gt;&lt;auth-address&gt;Swiss Fed Inst Technol, Inst Integrat Biol IBZ, Univ Str 16, CH-8092 Zurich, Switzerland&lt;/auth-address&gt;&lt;titles&gt;&lt;title&gt;Function and mechanisms in defence strategies&lt;/title&gt;&lt;secondary-title&gt;Current Opinion in Insect Science&lt;/secondary-title&gt;&lt;alt-title&gt;Curr Opin Insect Sci&lt;/alt-title&gt;&lt;/titles&gt;&lt;periodical&gt;&lt;full-title&gt;Current Opinion in Insect Science&lt;/full-title&gt;&lt;abbr-1&gt;Current Opinion in Insect Science&lt;/abbr-1&gt;&lt;/periodical&gt;&lt;alt-periodical&gt;&lt;full-title&gt;Curr Opin Insect Sci&lt;/full-title&gt;&lt;/alt-periodical&gt;&lt;pages&gt;31-36&lt;/pages&gt;&lt;volume&gt;49&lt;/volume&gt;&lt;keywords&gt;&lt;keyword&gt;immune&lt;/keyword&gt;&lt;keyword&gt;evolution&lt;/keyword&gt;&lt;keyword&gt;biology&lt;/keyword&gt;&lt;/keywords&gt;&lt;dates&gt;&lt;year&gt;2022&lt;/year&gt;&lt;pub-dates&gt;&lt;date&gt;Feb&lt;/date&gt;&lt;/pub-dates&gt;&lt;/dates&gt;&lt;isbn&gt;2214-5745&lt;/isbn&gt;&lt;accession-num&gt;WOS:000721116100004&lt;/accession-num&gt;&lt;urls&gt;&lt;related-urls&gt;&lt;url&gt;&amp;lt;Go to ISI&amp;gt;://WOS:000721116100004&lt;/url&gt;&lt;/related-urls&gt;&lt;/urls&gt;&lt;electronic-resource-num&gt;10.1016/j.cois.2021.10.005&lt;/electronic-resource-num&gt;&lt;language&gt;English&lt;/language&gt;&lt;/record&gt;&lt;/Cite&gt;&lt;/EndNote&gt;</w:instrText>
      </w:r>
      <w:r w:rsidR="00A4749F">
        <w:rPr>
          <w:rFonts w:cs="Times New Roman"/>
          <w:szCs w:val="24"/>
        </w:rPr>
        <w:fldChar w:fldCharType="separate"/>
      </w:r>
      <w:r w:rsidR="000C256D">
        <w:rPr>
          <w:rFonts w:cs="Times New Roman"/>
          <w:noProof/>
          <w:szCs w:val="24"/>
        </w:rPr>
        <w:t>[34]</w:t>
      </w:r>
      <w:r w:rsidR="00A4749F">
        <w:rPr>
          <w:rFonts w:cs="Times New Roman"/>
          <w:szCs w:val="24"/>
        </w:rPr>
        <w:fldChar w:fldCharType="end"/>
      </w:r>
      <w:r w:rsidR="001C5F4C" w:rsidRPr="00886C8A">
        <w:rPr>
          <w:rFonts w:cs="Times New Roman"/>
          <w:szCs w:val="24"/>
        </w:rPr>
        <w:t>.</w:t>
      </w:r>
      <w:r w:rsidR="00F912C7" w:rsidRPr="00886C8A">
        <w:rPr>
          <w:rFonts w:cs="Times New Roman"/>
          <w:szCs w:val="24"/>
        </w:rPr>
        <w:t xml:space="preserve"> One way to do this is to also take full advantage of technological advances that </w:t>
      </w:r>
      <w:r w:rsidR="00224BE2">
        <w:rPr>
          <w:rFonts w:cs="Times New Roman"/>
          <w:szCs w:val="24"/>
        </w:rPr>
        <w:t xml:space="preserve">have </w:t>
      </w:r>
      <w:r w:rsidR="00F912C7" w:rsidRPr="00886C8A">
        <w:rPr>
          <w:rFonts w:cs="Times New Roman"/>
          <w:szCs w:val="24"/>
        </w:rPr>
        <w:t>received less attention, such as epigenetic regulation in infectious disease management</w:t>
      </w:r>
      <w:r w:rsidR="00A4749F">
        <w:rPr>
          <w:rFonts w:cs="Times New Roman"/>
          <w:szCs w:val="24"/>
        </w:rPr>
        <w:t xml:space="preserve"> </w:t>
      </w:r>
      <w:r w:rsidR="00A4749F">
        <w:rPr>
          <w:rFonts w:cs="Times New Roman"/>
          <w:szCs w:val="24"/>
        </w:rPr>
        <w:fldChar w:fldCharType="begin"/>
      </w:r>
      <w:r w:rsidR="000C256D">
        <w:rPr>
          <w:rFonts w:cs="Times New Roman"/>
          <w:szCs w:val="24"/>
        </w:rPr>
        <w:instrText xml:space="preserve"> ADDIN EN.CITE &lt;EndNote&gt;&lt;Cite&gt;&lt;Author&gt;Mukherjee&lt;/Author&gt;&lt;Year&gt;2022&lt;/Year&gt;&lt;RecNum&gt;3861&lt;/RecNum&gt;&lt;DisplayText&gt;[33]&lt;/DisplayText&gt;&lt;record&gt;&lt;rec-number&gt;3861&lt;/rec-number&gt;&lt;foreign-keys&gt;&lt;key app="EN" db-id="9xwevv5955xte7edasvx09a82s9psf0r2f9x" timestamp="1646335401" guid="19ccf777-8755-411c-ba0a-d3d6f41423ba"&gt;3861&lt;/key&gt;&lt;/foreign-keys&gt;&lt;ref-type name="Journal Article"&gt;17&lt;/ref-type&gt;&lt;contributors&gt;&lt;authors&gt;&lt;author&gt;Mukherjee, K.&lt;/author&gt;&lt;author&gt;Dobrindt, U.&lt;/author&gt;&lt;/authors&gt;&lt;/contributors&gt;&lt;auth-address&gt;Univ Munster, Inst Hyg, Mendelstr 7, D-48149 Munster, Germany&lt;/auth-address&gt;&lt;titles&gt;&lt;title&gt;The emerging role of epigenetic mechanisms in insect defense against pathogens&lt;/title&gt;&lt;secondary-title&gt;Current Opinion in Insect Science&lt;/secondary-title&gt;&lt;alt-title&gt;Curr Opin Insect Sci&lt;/alt-title&gt;&lt;/titles&gt;&lt;periodical&gt;&lt;full-title&gt;Current Opinion in Insect Science&lt;/full-title&gt;&lt;abbr-1&gt;Current Opinion in Insect Science&lt;/abbr-1&gt;&lt;/periodical&gt;&lt;alt-periodical&gt;&lt;full-title&gt;Curr Opin Insect Sci&lt;/full-title&gt;&lt;/alt-periodical&gt;&lt;pages&gt;8-14&lt;/pages&gt;&lt;volume&gt;49&lt;/volume&gt;&lt;keywords&gt;&lt;keyword&gt;galleria-mellonella&lt;/keyword&gt;&lt;keyword&gt;DNA methylation&lt;/keyword&gt;&lt;keyword&gt;noncoding rnas&lt;/keyword&gt;&lt;keyword&gt;pea aphid&lt;/keyword&gt;&lt;keyword&gt;microrna&lt;/keyword&gt;&lt;keyword&gt;biogenesis&lt;/keyword&gt;&lt;keyword&gt;resistance&lt;/keyword&gt;&lt;/keywords&gt;&lt;dates&gt;&lt;year&gt;2022&lt;/year&gt;&lt;pub-dates&gt;&lt;date&gt;Feb&lt;/date&gt;&lt;/pub-dates&gt;&lt;/dates&gt;&lt;isbn&gt;2214-5745&lt;/isbn&gt;&lt;accession-num&gt;WOS:000721116100001&lt;/accession-num&gt;&lt;urls&gt;&lt;related-urls&gt;&lt;url&gt;&amp;lt;Go to ISI&amp;gt;://WOS:000721116100001&lt;/url&gt;&lt;/related-urls&gt;&lt;/urls&gt;&lt;electronic-resource-num&gt;10.1016/j.cois.2021.10.004&lt;/electronic-resource-num&gt;&lt;language&gt;English&lt;/language&gt;&lt;/record&gt;&lt;/Cite&gt;&lt;/EndNote&gt;</w:instrText>
      </w:r>
      <w:r w:rsidR="00A4749F">
        <w:rPr>
          <w:rFonts w:cs="Times New Roman"/>
          <w:szCs w:val="24"/>
        </w:rPr>
        <w:fldChar w:fldCharType="separate"/>
      </w:r>
      <w:r w:rsidR="000C256D">
        <w:rPr>
          <w:rFonts w:cs="Times New Roman"/>
          <w:noProof/>
          <w:szCs w:val="24"/>
        </w:rPr>
        <w:t>[33]</w:t>
      </w:r>
      <w:r w:rsidR="00A4749F">
        <w:rPr>
          <w:rFonts w:cs="Times New Roman"/>
          <w:szCs w:val="24"/>
        </w:rPr>
        <w:fldChar w:fldCharType="end"/>
      </w:r>
      <w:r w:rsidR="00F912C7" w:rsidRPr="00886C8A">
        <w:rPr>
          <w:rFonts w:cs="Times New Roman"/>
          <w:szCs w:val="24"/>
        </w:rPr>
        <w:t>.</w:t>
      </w:r>
    </w:p>
    <w:p w14:paraId="488EFCC8" w14:textId="22058CA8" w:rsidR="001122B3" w:rsidRPr="00886C8A" w:rsidRDefault="001122B3" w:rsidP="00F15DDA">
      <w:pPr>
        <w:spacing w:line="288" w:lineRule="auto"/>
        <w:rPr>
          <w:rFonts w:cs="Times New Roman"/>
          <w:szCs w:val="24"/>
        </w:rPr>
      </w:pPr>
    </w:p>
    <w:p w14:paraId="2FBDE5A0" w14:textId="6E0B0FC6" w:rsidR="00C45F8C" w:rsidRDefault="00C45F8C" w:rsidP="00F15DDA">
      <w:pPr>
        <w:spacing w:line="288" w:lineRule="auto"/>
        <w:rPr>
          <w:rFonts w:cs="Times New Roman"/>
          <w:b/>
          <w:bCs/>
          <w:szCs w:val="24"/>
        </w:rPr>
      </w:pPr>
      <w:r w:rsidRPr="00886C8A">
        <w:rPr>
          <w:rFonts w:cs="Times New Roman"/>
          <w:b/>
          <w:bCs/>
          <w:szCs w:val="24"/>
        </w:rPr>
        <w:t>Acknowledgements</w:t>
      </w:r>
    </w:p>
    <w:p w14:paraId="396905BC" w14:textId="7A2E57B4" w:rsidR="00886C8A" w:rsidRPr="008E533E" w:rsidRDefault="003E623E" w:rsidP="00F15DDA">
      <w:pPr>
        <w:autoSpaceDE w:val="0"/>
        <w:autoSpaceDN w:val="0"/>
        <w:adjustRightInd w:val="0"/>
        <w:spacing w:after="0" w:line="288" w:lineRule="auto"/>
        <w:rPr>
          <w:rFonts w:cs="Times New Roman"/>
          <w:szCs w:val="24"/>
        </w:rPr>
      </w:pPr>
      <w:r>
        <w:rPr>
          <w:rFonts w:cs="Times New Roman"/>
          <w:szCs w:val="24"/>
        </w:rPr>
        <w:t>SAOA</w:t>
      </w:r>
      <w:r w:rsidR="00886C8A">
        <w:rPr>
          <w:rFonts w:cs="Times New Roman"/>
          <w:szCs w:val="24"/>
        </w:rPr>
        <w:t xml:space="preserve"> would like to thank</w:t>
      </w:r>
      <w:r>
        <w:rPr>
          <w:rFonts w:cs="Times New Roman"/>
          <w:szCs w:val="24"/>
        </w:rPr>
        <w:t xml:space="preserve"> the Editors-in-Chief of Current Opinion in Insect Science (COIS) for the invitation to edit </w:t>
      </w:r>
      <w:r w:rsidR="001869B7">
        <w:rPr>
          <w:rFonts w:cs="Times New Roman"/>
          <w:szCs w:val="24"/>
        </w:rPr>
        <w:t>this volume of the Ecology section</w:t>
      </w:r>
      <w:r>
        <w:rPr>
          <w:rFonts w:cs="Times New Roman"/>
          <w:szCs w:val="24"/>
        </w:rPr>
        <w:t>. We thank</w:t>
      </w:r>
      <w:r w:rsidR="00886C8A">
        <w:rPr>
          <w:rFonts w:cs="Times New Roman"/>
          <w:szCs w:val="24"/>
        </w:rPr>
        <w:t xml:space="preserve"> Joachim Kurtz</w:t>
      </w:r>
      <w:r w:rsidR="00F8359C">
        <w:rPr>
          <w:rFonts w:cs="Times New Roman"/>
          <w:szCs w:val="24"/>
        </w:rPr>
        <w:t>, Jens Rolff,</w:t>
      </w:r>
      <w:r w:rsidR="004F0324">
        <w:rPr>
          <w:rFonts w:cs="Times New Roman"/>
          <w:szCs w:val="24"/>
        </w:rPr>
        <w:t xml:space="preserve"> and the editorial board members</w:t>
      </w:r>
      <w:r w:rsidR="008E533E">
        <w:rPr>
          <w:rFonts w:cs="Times New Roman"/>
          <w:szCs w:val="24"/>
        </w:rPr>
        <w:t xml:space="preserve"> of COIS</w:t>
      </w:r>
      <w:r w:rsidR="00886C8A">
        <w:rPr>
          <w:rFonts w:cs="Times New Roman"/>
          <w:szCs w:val="24"/>
        </w:rPr>
        <w:t xml:space="preserve"> for their </w:t>
      </w:r>
      <w:r w:rsidR="00886C8A" w:rsidRPr="008E533E">
        <w:rPr>
          <w:rFonts w:cs="Times New Roman"/>
          <w:szCs w:val="24"/>
        </w:rPr>
        <w:t>feedback when putting together the topics for this issue.</w:t>
      </w:r>
      <w:r w:rsidR="008E533E" w:rsidRPr="008E533E">
        <w:rPr>
          <w:rFonts w:cs="Times New Roman"/>
          <w:szCs w:val="24"/>
        </w:rPr>
        <w:t xml:space="preserve"> SAOA is grateful to the Deutsche Forschungsgemeinschaft for funding (grant numbers AR 872/4-1, AR 872/5-1 and AR 872/7-1), and BM to the European Union’s Horizon 2020 research and innovation programme under the Marie Sklodowska-Curie grant agreement No 101032899.</w:t>
      </w:r>
    </w:p>
    <w:p w14:paraId="27ED7185" w14:textId="77777777" w:rsidR="00C45F8C" w:rsidRPr="008E533E" w:rsidRDefault="00C45F8C" w:rsidP="00F15DDA">
      <w:pPr>
        <w:spacing w:line="288" w:lineRule="auto"/>
        <w:rPr>
          <w:rFonts w:cs="Times New Roman"/>
          <w:b/>
          <w:bCs/>
          <w:szCs w:val="24"/>
        </w:rPr>
      </w:pPr>
    </w:p>
    <w:p w14:paraId="0D9A394B" w14:textId="3E1EE720" w:rsidR="0043350A" w:rsidRPr="00886C8A" w:rsidRDefault="001122B3" w:rsidP="003104DC">
      <w:pPr>
        <w:spacing w:line="288" w:lineRule="auto"/>
        <w:rPr>
          <w:rFonts w:cs="Times New Roman"/>
          <w:b/>
          <w:bCs/>
          <w:szCs w:val="24"/>
        </w:rPr>
      </w:pPr>
      <w:r w:rsidRPr="00886C8A">
        <w:rPr>
          <w:rFonts w:cs="Times New Roman"/>
          <w:b/>
          <w:bCs/>
          <w:szCs w:val="24"/>
        </w:rPr>
        <w:t>References</w:t>
      </w:r>
    </w:p>
    <w:p w14:paraId="6F99C431" w14:textId="77777777" w:rsidR="000C256D" w:rsidRPr="000C256D" w:rsidRDefault="0043350A" w:rsidP="000C256D">
      <w:pPr>
        <w:pStyle w:val="EndNoteBibliography"/>
        <w:spacing w:after="0"/>
        <w:ind w:left="720" w:hanging="720"/>
        <w:rPr>
          <w:noProof/>
        </w:rPr>
      </w:pPr>
      <w:r w:rsidRPr="00886C8A">
        <w:rPr>
          <w:b/>
          <w:bCs/>
          <w:szCs w:val="24"/>
          <w:lang w:val="en-GB"/>
        </w:rPr>
        <w:fldChar w:fldCharType="begin"/>
      </w:r>
      <w:r w:rsidRPr="00886C8A">
        <w:rPr>
          <w:b/>
          <w:bCs/>
          <w:szCs w:val="24"/>
          <w:lang w:val="en-GB"/>
        </w:rPr>
        <w:instrText xml:space="preserve"> ADDIN EN.REFLIST </w:instrText>
      </w:r>
      <w:r w:rsidRPr="00886C8A">
        <w:rPr>
          <w:b/>
          <w:bCs/>
          <w:szCs w:val="24"/>
          <w:lang w:val="en-GB"/>
        </w:rPr>
        <w:fldChar w:fldCharType="separate"/>
      </w:r>
      <w:r w:rsidR="000C256D" w:rsidRPr="000C256D">
        <w:rPr>
          <w:noProof/>
        </w:rPr>
        <w:t>1.</w:t>
      </w:r>
      <w:r w:rsidR="000C256D" w:rsidRPr="000C256D">
        <w:rPr>
          <w:noProof/>
        </w:rPr>
        <w:tab/>
        <w:t xml:space="preserve">Sheldon, B.C. and S. Verhulst, </w:t>
      </w:r>
      <w:r w:rsidR="000C256D" w:rsidRPr="000C256D">
        <w:rPr>
          <w:i/>
          <w:noProof/>
        </w:rPr>
        <w:t>Ecological immunology: costly parasite defences and trade-offs in evolutionary ecology.</w:t>
      </w:r>
      <w:r w:rsidR="000C256D" w:rsidRPr="000C256D">
        <w:rPr>
          <w:noProof/>
        </w:rPr>
        <w:t xml:space="preserve"> Trends in Ecology &amp; Evolution, 1996. </w:t>
      </w:r>
      <w:r w:rsidR="000C256D" w:rsidRPr="000C256D">
        <w:rPr>
          <w:b/>
          <w:noProof/>
        </w:rPr>
        <w:t>11</w:t>
      </w:r>
      <w:r w:rsidR="000C256D" w:rsidRPr="000C256D">
        <w:rPr>
          <w:noProof/>
        </w:rPr>
        <w:t>(8): p. 317-321.</w:t>
      </w:r>
    </w:p>
    <w:p w14:paraId="4A98B740" w14:textId="77777777" w:rsidR="000C256D" w:rsidRPr="000C256D" w:rsidRDefault="000C256D" w:rsidP="000C256D">
      <w:pPr>
        <w:pStyle w:val="EndNoteBibliography"/>
        <w:spacing w:after="0"/>
        <w:ind w:left="720" w:hanging="720"/>
        <w:rPr>
          <w:noProof/>
        </w:rPr>
      </w:pPr>
      <w:r w:rsidRPr="000C256D">
        <w:rPr>
          <w:noProof/>
        </w:rPr>
        <w:t>2.</w:t>
      </w:r>
      <w:r w:rsidRPr="000C256D">
        <w:rPr>
          <w:noProof/>
        </w:rPr>
        <w:tab/>
        <w:t xml:space="preserve">Cotter, S.C. and E. Al Shareefi, </w:t>
      </w:r>
      <w:r w:rsidRPr="000C256D">
        <w:rPr>
          <w:i/>
          <w:noProof/>
        </w:rPr>
        <w:t>Nutritional ecology, infection and immune defence - exploring the mechanisms.</w:t>
      </w:r>
      <w:r w:rsidRPr="000C256D">
        <w:rPr>
          <w:noProof/>
        </w:rPr>
        <w:t xml:space="preserve"> Curr Opin Insect Sci, 2022. </w:t>
      </w:r>
      <w:r w:rsidRPr="000C256D">
        <w:rPr>
          <w:b/>
          <w:noProof/>
        </w:rPr>
        <w:t>50</w:t>
      </w:r>
      <w:r w:rsidRPr="000C256D">
        <w:rPr>
          <w:noProof/>
        </w:rPr>
        <w:t>: p. 100862.</w:t>
      </w:r>
    </w:p>
    <w:p w14:paraId="223951EF" w14:textId="77777777" w:rsidR="000C256D" w:rsidRPr="000C256D" w:rsidRDefault="000C256D" w:rsidP="000C256D">
      <w:pPr>
        <w:pStyle w:val="EndNoteBibliography"/>
        <w:spacing w:after="0"/>
        <w:ind w:left="720" w:hanging="720"/>
        <w:rPr>
          <w:noProof/>
        </w:rPr>
      </w:pPr>
      <w:r w:rsidRPr="000C256D">
        <w:rPr>
          <w:noProof/>
        </w:rPr>
        <w:t>3.</w:t>
      </w:r>
      <w:r w:rsidRPr="000C256D">
        <w:rPr>
          <w:noProof/>
        </w:rPr>
        <w:tab/>
        <w:t xml:space="preserve">Schoenle, L.A., C.J. Downs, and L.B. Martin, </w:t>
      </w:r>
      <w:r w:rsidRPr="000C256D">
        <w:rPr>
          <w:i/>
          <w:noProof/>
        </w:rPr>
        <w:t>An introduction to ecoimmunology</w:t>
      </w:r>
      <w:r w:rsidRPr="000C256D">
        <w:rPr>
          <w:noProof/>
        </w:rPr>
        <w:t xml:space="preserve">, in </w:t>
      </w:r>
      <w:r w:rsidRPr="000C256D">
        <w:rPr>
          <w:i/>
          <w:noProof/>
        </w:rPr>
        <w:t>Advances in Comparative Immunology</w:t>
      </w:r>
      <w:r w:rsidRPr="000C256D">
        <w:rPr>
          <w:noProof/>
        </w:rPr>
        <w:t>, E.L. Cooper, Editor. 2018, Springer: Cham.</w:t>
      </w:r>
    </w:p>
    <w:p w14:paraId="05C801B3" w14:textId="77777777" w:rsidR="000C256D" w:rsidRPr="000C256D" w:rsidRDefault="000C256D" w:rsidP="000C256D">
      <w:pPr>
        <w:pStyle w:val="EndNoteBibliography"/>
        <w:spacing w:after="0"/>
        <w:ind w:left="720" w:hanging="720"/>
        <w:rPr>
          <w:noProof/>
        </w:rPr>
      </w:pPr>
      <w:r w:rsidRPr="000C256D">
        <w:rPr>
          <w:noProof/>
        </w:rPr>
        <w:t>4.</w:t>
      </w:r>
      <w:r w:rsidRPr="000C256D">
        <w:rPr>
          <w:noProof/>
        </w:rPr>
        <w:tab/>
        <w:t xml:space="preserve">Schmid-Hempel, P., </w:t>
      </w:r>
      <w:r w:rsidRPr="000C256D">
        <w:rPr>
          <w:i/>
          <w:noProof/>
        </w:rPr>
        <w:t>Variation in immune defence as a question of evolutionary ecology.</w:t>
      </w:r>
      <w:r w:rsidRPr="000C256D">
        <w:rPr>
          <w:noProof/>
        </w:rPr>
        <w:t xml:space="preserve"> Proceedings of the Royal Society of London. Series B: Biological Sciences, 2003. </w:t>
      </w:r>
      <w:r w:rsidRPr="000C256D">
        <w:rPr>
          <w:b/>
          <w:noProof/>
        </w:rPr>
        <w:t>270</w:t>
      </w:r>
      <w:r w:rsidRPr="000C256D">
        <w:rPr>
          <w:noProof/>
        </w:rPr>
        <w:t>(1513): p. 357-366.</w:t>
      </w:r>
    </w:p>
    <w:p w14:paraId="134D44EA" w14:textId="77777777" w:rsidR="000C256D" w:rsidRPr="000C256D" w:rsidRDefault="000C256D" w:rsidP="000C256D">
      <w:pPr>
        <w:pStyle w:val="EndNoteBibliography"/>
        <w:spacing w:after="0"/>
        <w:ind w:left="720" w:hanging="720"/>
        <w:rPr>
          <w:noProof/>
        </w:rPr>
      </w:pPr>
      <w:r w:rsidRPr="000C256D">
        <w:rPr>
          <w:noProof/>
        </w:rPr>
        <w:t>5.</w:t>
      </w:r>
      <w:r w:rsidRPr="000C256D">
        <w:rPr>
          <w:noProof/>
        </w:rPr>
        <w:tab/>
        <w:t xml:space="preserve">Rolff, J. and M. Siva-Jothy, </w:t>
      </w:r>
      <w:r w:rsidRPr="000C256D">
        <w:rPr>
          <w:i/>
          <w:noProof/>
        </w:rPr>
        <w:t>Invertebrate ecological immunology.</w:t>
      </w:r>
      <w:r w:rsidRPr="000C256D">
        <w:rPr>
          <w:noProof/>
        </w:rPr>
        <w:t xml:space="preserve"> Science, 2003. </w:t>
      </w:r>
      <w:r w:rsidRPr="000C256D">
        <w:rPr>
          <w:b/>
          <w:noProof/>
        </w:rPr>
        <w:t>301</w:t>
      </w:r>
      <w:r w:rsidRPr="000C256D">
        <w:rPr>
          <w:noProof/>
        </w:rPr>
        <w:t>(5632): p. 472-475.</w:t>
      </w:r>
    </w:p>
    <w:p w14:paraId="026453BB" w14:textId="77777777" w:rsidR="000C256D" w:rsidRPr="000C256D" w:rsidRDefault="000C256D" w:rsidP="000C256D">
      <w:pPr>
        <w:pStyle w:val="EndNoteBibliography"/>
        <w:spacing w:after="0"/>
        <w:ind w:left="720" w:hanging="720"/>
        <w:rPr>
          <w:noProof/>
        </w:rPr>
      </w:pPr>
      <w:r w:rsidRPr="000C256D">
        <w:rPr>
          <w:noProof/>
        </w:rPr>
        <w:t>6.</w:t>
      </w:r>
      <w:r w:rsidRPr="000C256D">
        <w:rPr>
          <w:noProof/>
        </w:rPr>
        <w:tab/>
        <w:t xml:space="preserve">Ohmer, M.E.B., et al., </w:t>
      </w:r>
      <w:r w:rsidRPr="000C256D">
        <w:rPr>
          <w:i/>
          <w:noProof/>
        </w:rPr>
        <w:t>Applied ecoimmunology: using immunological tools to improve conservation efforts in a changing world.</w:t>
      </w:r>
      <w:r w:rsidRPr="000C256D">
        <w:rPr>
          <w:noProof/>
        </w:rPr>
        <w:t xml:space="preserve"> Conserv Physiol, 2021. </w:t>
      </w:r>
      <w:r w:rsidRPr="000C256D">
        <w:rPr>
          <w:b/>
          <w:noProof/>
        </w:rPr>
        <w:t>9</w:t>
      </w:r>
      <w:r w:rsidRPr="000C256D">
        <w:rPr>
          <w:noProof/>
        </w:rPr>
        <w:t>(1): p. coab074.</w:t>
      </w:r>
    </w:p>
    <w:p w14:paraId="7FC1294C" w14:textId="77777777" w:rsidR="000C256D" w:rsidRPr="000C256D" w:rsidRDefault="000C256D" w:rsidP="000C256D">
      <w:pPr>
        <w:pStyle w:val="EndNoteBibliography"/>
        <w:spacing w:after="0"/>
        <w:ind w:left="720" w:hanging="720"/>
        <w:rPr>
          <w:noProof/>
        </w:rPr>
      </w:pPr>
      <w:r w:rsidRPr="000C256D">
        <w:rPr>
          <w:noProof/>
        </w:rPr>
        <w:t>7.</w:t>
      </w:r>
      <w:r w:rsidRPr="000C256D">
        <w:rPr>
          <w:noProof/>
        </w:rPr>
        <w:tab/>
        <w:t xml:space="preserve">Hawley, D.M. and S.M. Altizer, </w:t>
      </w:r>
      <w:r w:rsidRPr="000C256D">
        <w:rPr>
          <w:i/>
          <w:noProof/>
        </w:rPr>
        <w:t>Disease ecology meets ecological immunology: understanding the links between organismal immunity and infection dynamics in natural populations.</w:t>
      </w:r>
      <w:r w:rsidRPr="000C256D">
        <w:rPr>
          <w:noProof/>
        </w:rPr>
        <w:t xml:space="preserve"> Functional Ecology, 2011. </w:t>
      </w:r>
      <w:r w:rsidRPr="000C256D">
        <w:rPr>
          <w:b/>
          <w:noProof/>
        </w:rPr>
        <w:t>25</w:t>
      </w:r>
      <w:r w:rsidRPr="000C256D">
        <w:rPr>
          <w:noProof/>
        </w:rPr>
        <w:t>(1): p. 48-60.</w:t>
      </w:r>
    </w:p>
    <w:p w14:paraId="4633AC08" w14:textId="77777777" w:rsidR="000C256D" w:rsidRPr="000C256D" w:rsidRDefault="000C256D" w:rsidP="000C256D">
      <w:pPr>
        <w:pStyle w:val="EndNoteBibliography"/>
        <w:spacing w:after="0"/>
        <w:ind w:left="720" w:hanging="720"/>
        <w:rPr>
          <w:noProof/>
        </w:rPr>
      </w:pPr>
      <w:r w:rsidRPr="000C256D">
        <w:rPr>
          <w:noProof/>
        </w:rPr>
        <w:t>8.</w:t>
      </w:r>
      <w:r w:rsidRPr="000C256D">
        <w:rPr>
          <w:noProof/>
        </w:rPr>
        <w:tab/>
        <w:t xml:space="preserve">Becker, D.J., C.J. Downs, and L.B. Martin, </w:t>
      </w:r>
      <w:r w:rsidRPr="000C256D">
        <w:rPr>
          <w:i/>
          <w:noProof/>
        </w:rPr>
        <w:t>Multi-scale drivers of immunological variation and consequences for infectious disease dynamics.</w:t>
      </w:r>
      <w:r w:rsidRPr="000C256D">
        <w:rPr>
          <w:noProof/>
        </w:rPr>
        <w:t xml:space="preserve"> Integrative and Comparative Biology, 2019. </w:t>
      </w:r>
      <w:r w:rsidRPr="000C256D">
        <w:rPr>
          <w:b/>
          <w:noProof/>
        </w:rPr>
        <w:t>59</w:t>
      </w:r>
      <w:r w:rsidRPr="000C256D">
        <w:rPr>
          <w:noProof/>
        </w:rPr>
        <w:t>(5): p. 1129-1137.</w:t>
      </w:r>
    </w:p>
    <w:p w14:paraId="1EE18A51" w14:textId="77777777" w:rsidR="000C256D" w:rsidRPr="000C256D" w:rsidRDefault="000C256D" w:rsidP="000C256D">
      <w:pPr>
        <w:pStyle w:val="EndNoteBibliography"/>
        <w:spacing w:after="0"/>
        <w:ind w:left="720" w:hanging="720"/>
        <w:rPr>
          <w:noProof/>
        </w:rPr>
      </w:pPr>
      <w:r w:rsidRPr="000C256D">
        <w:rPr>
          <w:noProof/>
        </w:rPr>
        <w:t>9.</w:t>
      </w:r>
      <w:r w:rsidRPr="000C256D">
        <w:rPr>
          <w:noProof/>
        </w:rPr>
        <w:tab/>
        <w:t xml:space="preserve">Schmid-Hempel, P., </w:t>
      </w:r>
      <w:r w:rsidRPr="000C256D">
        <w:rPr>
          <w:i/>
          <w:noProof/>
        </w:rPr>
        <w:t>Evolutionary Parasitology</w:t>
      </w:r>
      <w:r w:rsidRPr="000C256D">
        <w:rPr>
          <w:noProof/>
        </w:rPr>
        <w:t>. 2nd ed. 2021: Oxford University Press.</w:t>
      </w:r>
    </w:p>
    <w:p w14:paraId="0913B3B3" w14:textId="77777777" w:rsidR="000C256D" w:rsidRPr="000C256D" w:rsidRDefault="000C256D" w:rsidP="000C256D">
      <w:pPr>
        <w:pStyle w:val="EndNoteBibliography"/>
        <w:spacing w:after="0"/>
        <w:ind w:left="720" w:hanging="720"/>
        <w:rPr>
          <w:noProof/>
        </w:rPr>
      </w:pPr>
      <w:r w:rsidRPr="000C256D">
        <w:rPr>
          <w:noProof/>
        </w:rPr>
        <w:t>10.</w:t>
      </w:r>
      <w:r w:rsidRPr="000C256D">
        <w:rPr>
          <w:noProof/>
        </w:rPr>
        <w:tab/>
        <w:t xml:space="preserve">McKean, K.A. and B.P. Lazzaro, </w:t>
      </w:r>
      <w:r w:rsidRPr="000C256D">
        <w:rPr>
          <w:i/>
          <w:noProof/>
        </w:rPr>
        <w:t>The costs of immunity and the evolution of immunological defense mechanisms</w:t>
      </w:r>
      <w:r w:rsidRPr="000C256D">
        <w:rPr>
          <w:noProof/>
        </w:rPr>
        <w:t xml:space="preserve">, in </w:t>
      </w:r>
      <w:r w:rsidRPr="000C256D">
        <w:rPr>
          <w:i/>
          <w:noProof/>
        </w:rPr>
        <w:t>Mechanisms of life history evolution</w:t>
      </w:r>
      <w:r w:rsidRPr="000C256D">
        <w:rPr>
          <w:noProof/>
        </w:rPr>
        <w:t>, T. Flatt and A. Heyland, Editors. 2011, Oxford University Press: Oxford.</w:t>
      </w:r>
    </w:p>
    <w:p w14:paraId="5720574E" w14:textId="77777777" w:rsidR="000C256D" w:rsidRPr="000C256D" w:rsidRDefault="000C256D" w:rsidP="000C256D">
      <w:pPr>
        <w:pStyle w:val="EndNoteBibliography"/>
        <w:spacing w:after="0"/>
        <w:ind w:left="720" w:hanging="720"/>
        <w:rPr>
          <w:noProof/>
        </w:rPr>
      </w:pPr>
      <w:r w:rsidRPr="000C256D">
        <w:rPr>
          <w:noProof/>
        </w:rPr>
        <w:lastRenderedPageBreak/>
        <w:t>11.</w:t>
      </w:r>
      <w:r w:rsidRPr="000C256D">
        <w:rPr>
          <w:noProof/>
        </w:rPr>
        <w:tab/>
        <w:t xml:space="preserve">Shahrestani, P., et al., </w:t>
      </w:r>
      <w:r w:rsidRPr="000C256D">
        <w:rPr>
          <w:i/>
          <w:noProof/>
        </w:rPr>
        <w:t>The molecular architecture of Drosophila melanogaster defense against Beauveria bassiana explored through evolve and resequence and quantitative trait locus mapping.</w:t>
      </w:r>
      <w:r w:rsidRPr="000C256D">
        <w:rPr>
          <w:noProof/>
        </w:rPr>
        <w:t xml:space="preserve"> G3 (Bethesda), 2021. </w:t>
      </w:r>
      <w:r w:rsidRPr="000C256D">
        <w:rPr>
          <w:b/>
          <w:noProof/>
        </w:rPr>
        <w:t>11</w:t>
      </w:r>
      <w:r w:rsidRPr="000C256D">
        <w:rPr>
          <w:noProof/>
        </w:rPr>
        <w:t>(12).</w:t>
      </w:r>
    </w:p>
    <w:p w14:paraId="334150E1" w14:textId="77777777" w:rsidR="000C256D" w:rsidRPr="000C256D" w:rsidRDefault="000C256D" w:rsidP="000C256D">
      <w:pPr>
        <w:pStyle w:val="EndNoteBibliography"/>
        <w:spacing w:after="0"/>
        <w:ind w:left="720" w:hanging="720"/>
        <w:rPr>
          <w:noProof/>
        </w:rPr>
      </w:pPr>
      <w:r w:rsidRPr="000C256D">
        <w:rPr>
          <w:noProof/>
        </w:rPr>
        <w:t>12.</w:t>
      </w:r>
      <w:r w:rsidRPr="000C256D">
        <w:rPr>
          <w:noProof/>
        </w:rPr>
        <w:tab/>
        <w:t xml:space="preserve">Sadd, B.M. and P. Schmid-Hempel, </w:t>
      </w:r>
      <w:r w:rsidRPr="000C256D">
        <w:rPr>
          <w:i/>
          <w:noProof/>
        </w:rPr>
        <w:t>Principles of ecological immunology.</w:t>
      </w:r>
      <w:r w:rsidRPr="000C256D">
        <w:rPr>
          <w:noProof/>
        </w:rPr>
        <w:t xml:space="preserve"> Evol Appl, 2009. </w:t>
      </w:r>
      <w:r w:rsidRPr="000C256D">
        <w:rPr>
          <w:b/>
          <w:noProof/>
        </w:rPr>
        <w:t>2</w:t>
      </w:r>
      <w:r w:rsidRPr="000C256D">
        <w:rPr>
          <w:noProof/>
        </w:rPr>
        <w:t>(1): p. 113-21.</w:t>
      </w:r>
    </w:p>
    <w:p w14:paraId="0767C4EC" w14:textId="77777777" w:rsidR="000C256D" w:rsidRPr="000C256D" w:rsidRDefault="000C256D" w:rsidP="000C256D">
      <w:pPr>
        <w:pStyle w:val="EndNoteBibliography"/>
        <w:spacing w:after="0"/>
        <w:ind w:left="720" w:hanging="720"/>
        <w:rPr>
          <w:noProof/>
        </w:rPr>
      </w:pPr>
      <w:r w:rsidRPr="000C256D">
        <w:rPr>
          <w:noProof/>
        </w:rPr>
        <w:t>13.</w:t>
      </w:r>
      <w:r w:rsidRPr="000C256D">
        <w:rPr>
          <w:noProof/>
        </w:rPr>
        <w:tab/>
        <w:t xml:space="preserve">Råberg, L., A.L. Graham, and A.F. Read, </w:t>
      </w:r>
      <w:r w:rsidRPr="000C256D">
        <w:rPr>
          <w:i/>
          <w:noProof/>
        </w:rPr>
        <w:t>Decomposing health: tolerance and resistance to parasites in animals.</w:t>
      </w:r>
      <w:r w:rsidRPr="000C256D">
        <w:rPr>
          <w:noProof/>
        </w:rPr>
        <w:t xml:space="preserve"> Philosophical Transactions of the Royal Society B: Biological Sciences, 2009. </w:t>
      </w:r>
      <w:r w:rsidRPr="000C256D">
        <w:rPr>
          <w:b/>
          <w:noProof/>
        </w:rPr>
        <w:t>364</w:t>
      </w:r>
      <w:r w:rsidRPr="000C256D">
        <w:rPr>
          <w:noProof/>
        </w:rPr>
        <w:t>(1513): p. 37-49.</w:t>
      </w:r>
    </w:p>
    <w:p w14:paraId="0841DBED" w14:textId="77777777" w:rsidR="000C256D" w:rsidRPr="000C256D" w:rsidRDefault="000C256D" w:rsidP="000C256D">
      <w:pPr>
        <w:pStyle w:val="EndNoteBibliography"/>
        <w:spacing w:after="0"/>
        <w:ind w:left="720" w:hanging="720"/>
        <w:rPr>
          <w:noProof/>
        </w:rPr>
      </w:pPr>
      <w:r w:rsidRPr="000C256D">
        <w:rPr>
          <w:noProof/>
        </w:rPr>
        <w:t>14.</w:t>
      </w:r>
      <w:r w:rsidRPr="000C256D">
        <w:rPr>
          <w:noProof/>
        </w:rPr>
        <w:tab/>
        <w:t xml:space="preserve">Kutzer, M.A.M. and S.A.O. Armitage, </w:t>
      </w:r>
      <w:r w:rsidRPr="000C256D">
        <w:rPr>
          <w:i/>
          <w:noProof/>
        </w:rPr>
        <w:t>Maximising fitness in the face of parasites: a review of host tolerance.</w:t>
      </w:r>
      <w:r w:rsidRPr="000C256D">
        <w:rPr>
          <w:noProof/>
        </w:rPr>
        <w:t xml:space="preserve"> Zoology, 2016. </w:t>
      </w:r>
      <w:r w:rsidRPr="000C256D">
        <w:rPr>
          <w:b/>
          <w:noProof/>
        </w:rPr>
        <w:t>119</w:t>
      </w:r>
      <w:r w:rsidRPr="000C256D">
        <w:rPr>
          <w:noProof/>
        </w:rPr>
        <w:t>(4): p. 281-289.</w:t>
      </w:r>
    </w:p>
    <w:p w14:paraId="1B7DF086" w14:textId="77777777" w:rsidR="000C256D" w:rsidRPr="000C256D" w:rsidRDefault="000C256D" w:rsidP="000C256D">
      <w:pPr>
        <w:pStyle w:val="EndNoteBibliography"/>
        <w:spacing w:after="0"/>
        <w:ind w:left="720" w:hanging="720"/>
        <w:rPr>
          <w:noProof/>
        </w:rPr>
      </w:pPr>
      <w:r w:rsidRPr="000C256D">
        <w:rPr>
          <w:noProof/>
        </w:rPr>
        <w:t>15.</w:t>
      </w:r>
      <w:r w:rsidRPr="000C256D">
        <w:rPr>
          <w:noProof/>
        </w:rPr>
        <w:tab/>
        <w:t xml:space="preserve">Downs, C.J., J.S. Adelman, and G.E. Demas, </w:t>
      </w:r>
      <w:r w:rsidRPr="000C256D">
        <w:rPr>
          <w:i/>
          <w:noProof/>
        </w:rPr>
        <w:t>Mechanisms and methods in ecoimmunology: integrating within-organism and between-organism processes.</w:t>
      </w:r>
      <w:r w:rsidRPr="000C256D">
        <w:rPr>
          <w:noProof/>
        </w:rPr>
        <w:t xml:space="preserve"> Integr Comp Biol, 2014. </w:t>
      </w:r>
      <w:r w:rsidRPr="000C256D">
        <w:rPr>
          <w:b/>
          <w:noProof/>
        </w:rPr>
        <w:t>54</w:t>
      </w:r>
      <w:r w:rsidRPr="000C256D">
        <w:rPr>
          <w:noProof/>
        </w:rPr>
        <w:t>(3): p. 340-52.</w:t>
      </w:r>
    </w:p>
    <w:p w14:paraId="76B3C60F" w14:textId="77777777" w:rsidR="000C256D" w:rsidRPr="000C256D" w:rsidRDefault="000C256D" w:rsidP="000C256D">
      <w:pPr>
        <w:pStyle w:val="EndNoteBibliography"/>
        <w:spacing w:after="0"/>
        <w:ind w:left="720" w:hanging="720"/>
        <w:rPr>
          <w:noProof/>
        </w:rPr>
      </w:pPr>
      <w:r w:rsidRPr="000C256D">
        <w:rPr>
          <w:noProof/>
        </w:rPr>
        <w:t>16.</w:t>
      </w:r>
      <w:r w:rsidRPr="000C256D">
        <w:rPr>
          <w:noProof/>
        </w:rPr>
        <w:tab/>
        <w:t xml:space="preserve">Tate, A.T. and N.K.E. Schulz, </w:t>
      </w:r>
      <w:r w:rsidRPr="000C256D">
        <w:rPr>
          <w:i/>
          <w:noProof/>
        </w:rPr>
        <w:t>The within-host ecology of insects and their parasites: integrating experiments and mathematical models.</w:t>
      </w:r>
      <w:r w:rsidRPr="000C256D">
        <w:rPr>
          <w:noProof/>
        </w:rPr>
        <w:t xml:space="preserve"> Current Opinion in Insect Science, 2022. </w:t>
      </w:r>
      <w:r w:rsidRPr="000C256D">
        <w:rPr>
          <w:b/>
          <w:noProof/>
        </w:rPr>
        <w:t>49</w:t>
      </w:r>
      <w:r w:rsidRPr="000C256D">
        <w:rPr>
          <w:noProof/>
        </w:rPr>
        <w:t>: p. 37-41.</w:t>
      </w:r>
    </w:p>
    <w:p w14:paraId="3557F8A4" w14:textId="77777777" w:rsidR="000C256D" w:rsidRPr="000C256D" w:rsidRDefault="000C256D" w:rsidP="000C256D">
      <w:pPr>
        <w:pStyle w:val="EndNoteBibliography"/>
        <w:spacing w:after="0"/>
        <w:ind w:left="720" w:hanging="720"/>
        <w:rPr>
          <w:noProof/>
        </w:rPr>
      </w:pPr>
      <w:r w:rsidRPr="000C256D">
        <w:rPr>
          <w:noProof/>
        </w:rPr>
        <w:t>17.</w:t>
      </w:r>
      <w:r w:rsidRPr="000C256D">
        <w:rPr>
          <w:noProof/>
        </w:rPr>
        <w:tab/>
        <w:t xml:space="preserve">Iatsenko, I., et al., </w:t>
      </w:r>
      <w:r w:rsidRPr="000C256D">
        <w:rPr>
          <w:i/>
          <w:noProof/>
        </w:rPr>
        <w:t>Iron sequestration by transferrin 1 mediates nutritional immunity in Drosophila melanogaster.</w:t>
      </w:r>
      <w:r w:rsidRPr="000C256D">
        <w:rPr>
          <w:noProof/>
        </w:rPr>
        <w:t xml:space="preserve"> Proc Natl Acad Sci U S A, 2020. </w:t>
      </w:r>
      <w:r w:rsidRPr="000C256D">
        <w:rPr>
          <w:b/>
          <w:noProof/>
        </w:rPr>
        <w:t>117</w:t>
      </w:r>
      <w:r w:rsidRPr="000C256D">
        <w:rPr>
          <w:noProof/>
        </w:rPr>
        <w:t>(13): p. 7317-7325.</w:t>
      </w:r>
    </w:p>
    <w:p w14:paraId="18E40BC2" w14:textId="77777777" w:rsidR="000C256D" w:rsidRPr="000C256D" w:rsidRDefault="000C256D" w:rsidP="000C256D">
      <w:pPr>
        <w:pStyle w:val="EndNoteBibliography"/>
        <w:spacing w:after="0"/>
        <w:ind w:left="720" w:hanging="720"/>
        <w:rPr>
          <w:noProof/>
        </w:rPr>
      </w:pPr>
      <w:r w:rsidRPr="000C256D">
        <w:rPr>
          <w:noProof/>
        </w:rPr>
        <w:t>18.</w:t>
      </w:r>
      <w:r w:rsidRPr="000C256D">
        <w:rPr>
          <w:noProof/>
        </w:rPr>
        <w:tab/>
        <w:t xml:space="preserve">Wilson, K., et al., </w:t>
      </w:r>
      <w:r w:rsidRPr="000C256D">
        <w:rPr>
          <w:i/>
          <w:noProof/>
        </w:rPr>
        <w:t>Osmolality as a novel mechanism explaining diet effects on the outcome of infection with a blood parasite.</w:t>
      </w:r>
      <w:r w:rsidRPr="000C256D">
        <w:rPr>
          <w:noProof/>
        </w:rPr>
        <w:t xml:space="preserve"> Current Biology, 2020. </w:t>
      </w:r>
      <w:r w:rsidRPr="000C256D">
        <w:rPr>
          <w:b/>
          <w:noProof/>
        </w:rPr>
        <w:t>30</w:t>
      </w:r>
      <w:r w:rsidRPr="000C256D">
        <w:rPr>
          <w:noProof/>
        </w:rPr>
        <w:t>(13): p. 2459-+.</w:t>
      </w:r>
    </w:p>
    <w:p w14:paraId="4AE6DDDF" w14:textId="77777777" w:rsidR="000C256D" w:rsidRPr="000C256D" w:rsidRDefault="000C256D" w:rsidP="000C256D">
      <w:pPr>
        <w:pStyle w:val="EndNoteBibliography"/>
        <w:spacing w:after="0"/>
        <w:ind w:left="720" w:hanging="720"/>
        <w:rPr>
          <w:noProof/>
        </w:rPr>
      </w:pPr>
      <w:r w:rsidRPr="000C256D">
        <w:rPr>
          <w:noProof/>
        </w:rPr>
        <w:t>19.</w:t>
      </w:r>
      <w:r w:rsidRPr="000C256D">
        <w:rPr>
          <w:noProof/>
        </w:rPr>
        <w:tab/>
        <w:t xml:space="preserve">Sadd, B. and P. Schmid-Hempel, </w:t>
      </w:r>
      <w:r w:rsidRPr="000C256D">
        <w:rPr>
          <w:i/>
          <w:noProof/>
        </w:rPr>
        <w:t>Insect immunity shows specificity in protection upon secondary pathogen exposure.</w:t>
      </w:r>
      <w:r w:rsidRPr="000C256D">
        <w:rPr>
          <w:noProof/>
        </w:rPr>
        <w:t xml:space="preserve"> Current Biology, 2006. </w:t>
      </w:r>
      <w:r w:rsidRPr="000C256D">
        <w:rPr>
          <w:b/>
          <w:noProof/>
        </w:rPr>
        <w:t>16</w:t>
      </w:r>
      <w:r w:rsidRPr="000C256D">
        <w:rPr>
          <w:noProof/>
        </w:rPr>
        <w:t>(12): p. 1206-10.</w:t>
      </w:r>
    </w:p>
    <w:p w14:paraId="04CBB089" w14:textId="77777777" w:rsidR="000C256D" w:rsidRPr="000C256D" w:rsidRDefault="000C256D" w:rsidP="000C256D">
      <w:pPr>
        <w:pStyle w:val="EndNoteBibliography"/>
        <w:spacing w:after="0"/>
        <w:ind w:left="720" w:hanging="720"/>
        <w:rPr>
          <w:noProof/>
        </w:rPr>
      </w:pPr>
      <w:r w:rsidRPr="000C256D">
        <w:rPr>
          <w:noProof/>
        </w:rPr>
        <w:t>20.</w:t>
      </w:r>
      <w:r w:rsidRPr="000C256D">
        <w:rPr>
          <w:noProof/>
        </w:rPr>
        <w:tab/>
        <w:t xml:space="preserve">Mondotte, J.A., et al., </w:t>
      </w:r>
      <w:r w:rsidRPr="000C256D">
        <w:rPr>
          <w:i/>
          <w:noProof/>
        </w:rPr>
        <w:t>Immune priming and clearance of orally acquired RNA viruses in Drosophila.</w:t>
      </w:r>
      <w:r w:rsidRPr="000C256D">
        <w:rPr>
          <w:noProof/>
        </w:rPr>
        <w:t xml:space="preserve"> Nature Microbiology, 2018. </w:t>
      </w:r>
      <w:r w:rsidRPr="000C256D">
        <w:rPr>
          <w:b/>
          <w:noProof/>
        </w:rPr>
        <w:t>3</w:t>
      </w:r>
      <w:r w:rsidRPr="000C256D">
        <w:rPr>
          <w:noProof/>
        </w:rPr>
        <w:t>(12): p. 1394-1403.</w:t>
      </w:r>
    </w:p>
    <w:p w14:paraId="0B65F8B0" w14:textId="77777777" w:rsidR="000C256D" w:rsidRPr="000C256D" w:rsidRDefault="000C256D" w:rsidP="000C256D">
      <w:pPr>
        <w:pStyle w:val="EndNoteBibliography"/>
        <w:spacing w:after="0"/>
        <w:ind w:left="720" w:hanging="720"/>
        <w:rPr>
          <w:noProof/>
        </w:rPr>
      </w:pPr>
      <w:r w:rsidRPr="000C256D">
        <w:rPr>
          <w:noProof/>
        </w:rPr>
        <w:t>21.</w:t>
      </w:r>
      <w:r w:rsidRPr="000C256D">
        <w:rPr>
          <w:noProof/>
        </w:rPr>
        <w:tab/>
        <w:t xml:space="preserve">Pull, C.D., et al., </w:t>
      </w:r>
      <w:r w:rsidRPr="000C256D">
        <w:rPr>
          <w:i/>
          <w:noProof/>
        </w:rPr>
        <w:t>Protection against the lethal side effects of social immunity in ants.</w:t>
      </w:r>
      <w:r w:rsidRPr="000C256D">
        <w:rPr>
          <w:noProof/>
        </w:rPr>
        <w:t xml:space="preserve"> Current Biology, 2018. </w:t>
      </w:r>
      <w:r w:rsidRPr="000C256D">
        <w:rPr>
          <w:b/>
          <w:noProof/>
        </w:rPr>
        <w:t>28</w:t>
      </w:r>
      <w:r w:rsidRPr="000C256D">
        <w:rPr>
          <w:noProof/>
        </w:rPr>
        <w:t>(19): p. R1139-R1140.</w:t>
      </w:r>
    </w:p>
    <w:p w14:paraId="0A78D9F7" w14:textId="77777777" w:rsidR="000C256D" w:rsidRPr="000C256D" w:rsidRDefault="000C256D" w:rsidP="000C256D">
      <w:pPr>
        <w:pStyle w:val="EndNoteBibliography"/>
        <w:spacing w:after="0"/>
        <w:ind w:left="720" w:hanging="720"/>
        <w:rPr>
          <w:noProof/>
        </w:rPr>
      </w:pPr>
      <w:r w:rsidRPr="000C256D">
        <w:rPr>
          <w:noProof/>
        </w:rPr>
        <w:t>22.</w:t>
      </w:r>
      <w:r w:rsidRPr="000C256D">
        <w:rPr>
          <w:noProof/>
        </w:rPr>
        <w:tab/>
        <w:t xml:space="preserve">Li, X.X., et al., </w:t>
      </w:r>
      <w:r w:rsidRPr="000C256D">
        <w:rPr>
          <w:i/>
          <w:noProof/>
        </w:rPr>
        <w:t>Renal purge of hemolymphatic lipids prevents the accumulation of ROS-induced inflammatory oxidized lipids and protects Drosophila from tissue damage.</w:t>
      </w:r>
      <w:r w:rsidRPr="000C256D">
        <w:rPr>
          <w:noProof/>
        </w:rPr>
        <w:t xml:space="preserve"> Immunity, 2020. </w:t>
      </w:r>
      <w:r w:rsidRPr="000C256D">
        <w:rPr>
          <w:b/>
          <w:noProof/>
        </w:rPr>
        <w:t>52</w:t>
      </w:r>
      <w:r w:rsidRPr="000C256D">
        <w:rPr>
          <w:noProof/>
        </w:rPr>
        <w:t>(2): p. 374-+.</w:t>
      </w:r>
    </w:p>
    <w:p w14:paraId="22557331" w14:textId="77777777" w:rsidR="000C256D" w:rsidRPr="000C256D" w:rsidRDefault="000C256D" w:rsidP="000C256D">
      <w:pPr>
        <w:pStyle w:val="EndNoteBibliography"/>
        <w:spacing w:after="0"/>
        <w:ind w:left="720" w:hanging="720"/>
        <w:rPr>
          <w:noProof/>
        </w:rPr>
      </w:pPr>
      <w:r w:rsidRPr="000C256D">
        <w:rPr>
          <w:noProof/>
        </w:rPr>
        <w:t>23.</w:t>
      </w:r>
      <w:r w:rsidRPr="000C256D">
        <w:rPr>
          <w:noProof/>
        </w:rPr>
        <w:tab/>
        <w:t xml:space="preserve">Milutinovic, B., et al., </w:t>
      </w:r>
      <w:r w:rsidRPr="000C256D">
        <w:rPr>
          <w:i/>
          <w:noProof/>
        </w:rPr>
        <w:t>Social immunity modulates competition between coinfecting pathogens.</w:t>
      </w:r>
      <w:r w:rsidRPr="000C256D">
        <w:rPr>
          <w:noProof/>
        </w:rPr>
        <w:t xml:space="preserve"> Ecology Letters, 2020. </w:t>
      </w:r>
      <w:r w:rsidRPr="000C256D">
        <w:rPr>
          <w:b/>
          <w:noProof/>
        </w:rPr>
        <w:t>23</w:t>
      </w:r>
      <w:r w:rsidRPr="000C256D">
        <w:rPr>
          <w:noProof/>
        </w:rPr>
        <w:t>(3): p. 565-574.</w:t>
      </w:r>
    </w:p>
    <w:p w14:paraId="482FC3B7" w14:textId="77777777" w:rsidR="000C256D" w:rsidRPr="000C256D" w:rsidRDefault="000C256D" w:rsidP="000C256D">
      <w:pPr>
        <w:pStyle w:val="EndNoteBibliography"/>
        <w:spacing w:after="0"/>
        <w:ind w:left="720" w:hanging="720"/>
        <w:rPr>
          <w:noProof/>
        </w:rPr>
      </w:pPr>
      <w:r w:rsidRPr="000C256D">
        <w:rPr>
          <w:noProof/>
        </w:rPr>
        <w:t>24.</w:t>
      </w:r>
      <w:r w:rsidRPr="000C256D">
        <w:rPr>
          <w:noProof/>
        </w:rPr>
        <w:tab/>
        <w:t xml:space="preserve">de Roode, J. and T. Lefevre, </w:t>
      </w:r>
      <w:r w:rsidRPr="000C256D">
        <w:rPr>
          <w:i/>
          <w:noProof/>
        </w:rPr>
        <w:t>Behavioral immunity in insects.</w:t>
      </w:r>
      <w:r w:rsidRPr="000C256D">
        <w:rPr>
          <w:noProof/>
        </w:rPr>
        <w:t xml:space="preserve"> Insects, 2012. </w:t>
      </w:r>
      <w:r w:rsidRPr="000C256D">
        <w:rPr>
          <w:b/>
          <w:noProof/>
        </w:rPr>
        <w:t>3</w:t>
      </w:r>
      <w:r w:rsidRPr="000C256D">
        <w:rPr>
          <w:noProof/>
        </w:rPr>
        <w:t>: p. 789-820.</w:t>
      </w:r>
    </w:p>
    <w:p w14:paraId="2A6F384A" w14:textId="77777777" w:rsidR="000C256D" w:rsidRPr="000C256D" w:rsidRDefault="000C256D" w:rsidP="000C256D">
      <w:pPr>
        <w:pStyle w:val="EndNoteBibliography"/>
        <w:spacing w:after="0"/>
        <w:ind w:left="720" w:hanging="720"/>
        <w:rPr>
          <w:noProof/>
        </w:rPr>
      </w:pPr>
      <w:r w:rsidRPr="000C256D">
        <w:rPr>
          <w:noProof/>
        </w:rPr>
        <w:t>25.</w:t>
      </w:r>
      <w:r w:rsidRPr="000C256D">
        <w:rPr>
          <w:noProof/>
        </w:rPr>
        <w:tab/>
        <w:t xml:space="preserve">Vale, P.F., et al., </w:t>
      </w:r>
      <w:r w:rsidRPr="000C256D">
        <w:rPr>
          <w:i/>
          <w:noProof/>
        </w:rPr>
        <w:t>The influence of parasites on insect behaviour</w:t>
      </w:r>
      <w:r w:rsidRPr="000C256D">
        <w:rPr>
          <w:noProof/>
        </w:rPr>
        <w:t xml:space="preserve">, in </w:t>
      </w:r>
      <w:r w:rsidRPr="000C256D">
        <w:rPr>
          <w:i/>
          <w:noProof/>
        </w:rPr>
        <w:t>Insect behaviour: from mechanisms to ecological and evolutionary consequences</w:t>
      </w:r>
      <w:r w:rsidRPr="000C256D">
        <w:rPr>
          <w:noProof/>
        </w:rPr>
        <w:t>, A. Córdoba Aguilar, D. González-Tokman, and I. González-Santoyo, Editors. 2018, Oxford University Press: Oxford.</w:t>
      </w:r>
    </w:p>
    <w:p w14:paraId="6D38091B" w14:textId="77777777" w:rsidR="000C256D" w:rsidRPr="000C256D" w:rsidRDefault="000C256D" w:rsidP="000C256D">
      <w:pPr>
        <w:pStyle w:val="EndNoteBibliography"/>
        <w:spacing w:after="0"/>
        <w:ind w:left="720" w:hanging="720"/>
        <w:rPr>
          <w:noProof/>
        </w:rPr>
      </w:pPr>
      <w:r w:rsidRPr="000C256D">
        <w:rPr>
          <w:noProof/>
        </w:rPr>
        <w:t>26.</w:t>
      </w:r>
      <w:r w:rsidRPr="000C256D">
        <w:rPr>
          <w:noProof/>
        </w:rPr>
        <w:tab/>
        <w:t xml:space="preserve">Sun, Q., K.F. Haynes, and X. Zhou, </w:t>
      </w:r>
      <w:r w:rsidRPr="000C256D">
        <w:rPr>
          <w:i/>
          <w:noProof/>
        </w:rPr>
        <w:t>Managing the risks and rewards of death in eusocial insects.</w:t>
      </w:r>
      <w:r w:rsidRPr="000C256D">
        <w:rPr>
          <w:noProof/>
        </w:rPr>
        <w:t xml:space="preserve"> Philos Trans R Soc Lond B Biol Sci, 2018. </w:t>
      </w:r>
      <w:r w:rsidRPr="000C256D">
        <w:rPr>
          <w:b/>
          <w:noProof/>
        </w:rPr>
        <w:t>373</w:t>
      </w:r>
      <w:r w:rsidRPr="000C256D">
        <w:rPr>
          <w:noProof/>
        </w:rPr>
        <w:t>(1754).</w:t>
      </w:r>
    </w:p>
    <w:p w14:paraId="4E93B2DF" w14:textId="77777777" w:rsidR="000C256D" w:rsidRPr="000C256D" w:rsidRDefault="000C256D" w:rsidP="000C256D">
      <w:pPr>
        <w:pStyle w:val="EndNoteBibliography"/>
        <w:spacing w:after="0"/>
        <w:ind w:left="720" w:hanging="720"/>
        <w:rPr>
          <w:noProof/>
        </w:rPr>
      </w:pPr>
      <w:r w:rsidRPr="000C256D">
        <w:rPr>
          <w:noProof/>
        </w:rPr>
        <w:t>27.</w:t>
      </w:r>
      <w:r w:rsidRPr="000C256D">
        <w:rPr>
          <w:noProof/>
        </w:rPr>
        <w:tab/>
        <w:t xml:space="preserve">Cremer, S., </w:t>
      </w:r>
      <w:r w:rsidRPr="000C256D">
        <w:rPr>
          <w:i/>
          <w:noProof/>
        </w:rPr>
        <w:t>Social immunity in insects.</w:t>
      </w:r>
      <w:r w:rsidRPr="000C256D">
        <w:rPr>
          <w:noProof/>
        </w:rPr>
        <w:t xml:space="preserve"> Curr Biol, 2019. </w:t>
      </w:r>
      <w:r w:rsidRPr="000C256D">
        <w:rPr>
          <w:b/>
          <w:noProof/>
        </w:rPr>
        <w:t>29</w:t>
      </w:r>
      <w:r w:rsidRPr="000C256D">
        <w:rPr>
          <w:noProof/>
        </w:rPr>
        <w:t>(11): p. R458-R463.</w:t>
      </w:r>
    </w:p>
    <w:p w14:paraId="0EB63C67" w14:textId="77777777" w:rsidR="000C256D" w:rsidRPr="000C256D" w:rsidRDefault="000C256D" w:rsidP="000C256D">
      <w:pPr>
        <w:pStyle w:val="EndNoteBibliography"/>
        <w:spacing w:after="0"/>
        <w:ind w:left="720" w:hanging="720"/>
        <w:rPr>
          <w:noProof/>
        </w:rPr>
      </w:pPr>
      <w:r w:rsidRPr="000C256D">
        <w:rPr>
          <w:noProof/>
        </w:rPr>
        <w:t>28.</w:t>
      </w:r>
      <w:r w:rsidRPr="000C256D">
        <w:rPr>
          <w:noProof/>
        </w:rPr>
        <w:tab/>
        <w:t xml:space="preserve">Mondet, F., et al., </w:t>
      </w:r>
      <w:r w:rsidRPr="000C256D">
        <w:rPr>
          <w:i/>
          <w:noProof/>
        </w:rPr>
        <w:t>Honey bee survival mechanisms against the parasite Varroa destructor: a systematic review of phenotypic and genomic research efforts.</w:t>
      </w:r>
      <w:r w:rsidRPr="000C256D">
        <w:rPr>
          <w:noProof/>
        </w:rPr>
        <w:t xml:space="preserve"> Int J Parasitol, 2020. </w:t>
      </w:r>
      <w:r w:rsidRPr="000C256D">
        <w:rPr>
          <w:b/>
          <w:noProof/>
        </w:rPr>
        <w:t>50</w:t>
      </w:r>
      <w:r w:rsidRPr="000C256D">
        <w:rPr>
          <w:noProof/>
        </w:rPr>
        <w:t>(6-7): p. 433-447.</w:t>
      </w:r>
    </w:p>
    <w:p w14:paraId="0CF8186D" w14:textId="77777777" w:rsidR="000C256D" w:rsidRPr="000C256D" w:rsidRDefault="000C256D" w:rsidP="000C256D">
      <w:pPr>
        <w:pStyle w:val="EndNoteBibliography"/>
        <w:spacing w:after="0"/>
        <w:ind w:left="720" w:hanging="720"/>
        <w:rPr>
          <w:noProof/>
        </w:rPr>
      </w:pPr>
      <w:r w:rsidRPr="000C256D">
        <w:rPr>
          <w:noProof/>
        </w:rPr>
        <w:t>29.</w:t>
      </w:r>
      <w:r w:rsidRPr="000C256D">
        <w:rPr>
          <w:noProof/>
        </w:rPr>
        <w:tab/>
        <w:t xml:space="preserve">Milutinovic, B. and T. Schmitt, </w:t>
      </w:r>
      <w:r w:rsidRPr="000C256D">
        <w:rPr>
          <w:i/>
          <w:noProof/>
        </w:rPr>
        <w:t>Chemical cues in disease recognition and their immunomodulatory role in insects.</w:t>
      </w:r>
      <w:r w:rsidRPr="000C256D">
        <w:rPr>
          <w:noProof/>
        </w:rPr>
        <w:t xml:space="preserve"> Curr Opin Insect Sci, 2022. </w:t>
      </w:r>
      <w:r w:rsidRPr="000C256D">
        <w:rPr>
          <w:b/>
          <w:noProof/>
        </w:rPr>
        <w:t>50</w:t>
      </w:r>
      <w:r w:rsidRPr="000C256D">
        <w:rPr>
          <w:noProof/>
        </w:rPr>
        <w:t>: p. 100884.</w:t>
      </w:r>
    </w:p>
    <w:p w14:paraId="0623F42E" w14:textId="77777777" w:rsidR="000C256D" w:rsidRPr="000C256D" w:rsidRDefault="000C256D" w:rsidP="000C256D">
      <w:pPr>
        <w:pStyle w:val="EndNoteBibliography"/>
        <w:spacing w:after="0"/>
        <w:ind w:left="720" w:hanging="720"/>
        <w:rPr>
          <w:noProof/>
        </w:rPr>
      </w:pPr>
      <w:r w:rsidRPr="000C256D">
        <w:rPr>
          <w:noProof/>
        </w:rPr>
        <w:t>30.</w:t>
      </w:r>
      <w:r w:rsidRPr="000C256D">
        <w:rPr>
          <w:noProof/>
        </w:rPr>
        <w:tab/>
        <w:t xml:space="preserve">Duneau, D. and J. Ferdy, </w:t>
      </w:r>
      <w:r w:rsidRPr="000C256D">
        <w:rPr>
          <w:i/>
          <w:noProof/>
        </w:rPr>
        <w:t>Pathogen within-host dynamics and disease outcome: what can we learn from insect studies? .</w:t>
      </w:r>
      <w:r w:rsidRPr="000C256D">
        <w:rPr>
          <w:noProof/>
        </w:rPr>
        <w:t xml:space="preserve"> Current Opinion in Insect Science, 2022. </w:t>
      </w:r>
      <w:r w:rsidRPr="000C256D">
        <w:rPr>
          <w:b/>
          <w:noProof/>
        </w:rPr>
        <w:t>52</w:t>
      </w:r>
      <w:r w:rsidRPr="000C256D">
        <w:rPr>
          <w:noProof/>
        </w:rPr>
        <w:t>.</w:t>
      </w:r>
    </w:p>
    <w:p w14:paraId="4B1BC58F" w14:textId="77777777" w:rsidR="000C256D" w:rsidRPr="000C256D" w:rsidRDefault="000C256D" w:rsidP="000C256D">
      <w:pPr>
        <w:pStyle w:val="EndNoteBibliography"/>
        <w:spacing w:after="0"/>
        <w:ind w:left="720" w:hanging="720"/>
        <w:rPr>
          <w:noProof/>
        </w:rPr>
      </w:pPr>
      <w:r w:rsidRPr="000C256D">
        <w:rPr>
          <w:noProof/>
        </w:rPr>
        <w:t>31.</w:t>
      </w:r>
      <w:r w:rsidRPr="000C256D">
        <w:rPr>
          <w:noProof/>
        </w:rPr>
        <w:tab/>
        <w:t xml:space="preserve">Lazzaro, B.P. and A.T. Tate, </w:t>
      </w:r>
      <w:r w:rsidRPr="000C256D">
        <w:rPr>
          <w:i/>
          <w:noProof/>
        </w:rPr>
        <w:t>Balancing sensitivity, risk, and immunopathology in immune regulation.</w:t>
      </w:r>
      <w:r w:rsidRPr="000C256D">
        <w:rPr>
          <w:noProof/>
        </w:rPr>
        <w:t xml:space="preserve"> Curr Opin Insect Sci, 2022. </w:t>
      </w:r>
      <w:r w:rsidRPr="000C256D">
        <w:rPr>
          <w:b/>
          <w:noProof/>
        </w:rPr>
        <w:t>50</w:t>
      </w:r>
      <w:r w:rsidRPr="000C256D">
        <w:rPr>
          <w:noProof/>
        </w:rPr>
        <w:t>.</w:t>
      </w:r>
    </w:p>
    <w:p w14:paraId="6D15336D" w14:textId="77777777" w:rsidR="000C256D" w:rsidRPr="000C256D" w:rsidRDefault="000C256D" w:rsidP="000C256D">
      <w:pPr>
        <w:pStyle w:val="EndNoteBibliography"/>
        <w:spacing w:after="0"/>
        <w:ind w:left="720" w:hanging="720"/>
        <w:rPr>
          <w:noProof/>
        </w:rPr>
      </w:pPr>
      <w:r w:rsidRPr="000C256D">
        <w:rPr>
          <w:noProof/>
        </w:rPr>
        <w:lastRenderedPageBreak/>
        <w:t>32.</w:t>
      </w:r>
      <w:r w:rsidRPr="000C256D">
        <w:rPr>
          <w:noProof/>
        </w:rPr>
        <w:tab/>
        <w:t xml:space="preserve">Zhang, W., et al., </w:t>
      </w:r>
      <w:r w:rsidRPr="000C256D">
        <w:rPr>
          <w:i/>
          <w:noProof/>
        </w:rPr>
        <w:t>Regulators and signalling in insect antimicrobial innate immunity: Functional molecules and cellular pathways.</w:t>
      </w:r>
      <w:r w:rsidRPr="000C256D">
        <w:rPr>
          <w:noProof/>
        </w:rPr>
        <w:t xml:space="preserve"> Cell Signal, 2021. </w:t>
      </w:r>
      <w:r w:rsidRPr="000C256D">
        <w:rPr>
          <w:b/>
          <w:noProof/>
        </w:rPr>
        <w:t>83</w:t>
      </w:r>
      <w:r w:rsidRPr="000C256D">
        <w:rPr>
          <w:noProof/>
        </w:rPr>
        <w:t>: p. 110003.</w:t>
      </w:r>
    </w:p>
    <w:p w14:paraId="2913C945" w14:textId="77777777" w:rsidR="000C256D" w:rsidRPr="000C256D" w:rsidRDefault="000C256D" w:rsidP="000C256D">
      <w:pPr>
        <w:pStyle w:val="EndNoteBibliography"/>
        <w:spacing w:after="0"/>
        <w:ind w:left="720" w:hanging="720"/>
        <w:rPr>
          <w:noProof/>
        </w:rPr>
      </w:pPr>
      <w:r w:rsidRPr="000C256D">
        <w:rPr>
          <w:noProof/>
        </w:rPr>
        <w:t>33.</w:t>
      </w:r>
      <w:r w:rsidRPr="000C256D">
        <w:rPr>
          <w:noProof/>
        </w:rPr>
        <w:tab/>
        <w:t xml:space="preserve">Mukherjee, K. and U. Dobrindt, </w:t>
      </w:r>
      <w:r w:rsidRPr="000C256D">
        <w:rPr>
          <w:i/>
          <w:noProof/>
        </w:rPr>
        <w:t>The emerging role of epigenetic mechanisms in insect defense against pathogens.</w:t>
      </w:r>
      <w:r w:rsidRPr="000C256D">
        <w:rPr>
          <w:noProof/>
        </w:rPr>
        <w:t xml:space="preserve"> Current Opinion in Insect Science, 2022. </w:t>
      </w:r>
      <w:r w:rsidRPr="000C256D">
        <w:rPr>
          <w:b/>
          <w:noProof/>
        </w:rPr>
        <w:t>49</w:t>
      </w:r>
      <w:r w:rsidRPr="000C256D">
        <w:rPr>
          <w:noProof/>
        </w:rPr>
        <w:t>: p. 8-14.</w:t>
      </w:r>
    </w:p>
    <w:p w14:paraId="5C5E7874" w14:textId="77777777" w:rsidR="000C256D" w:rsidRPr="000C256D" w:rsidRDefault="000C256D" w:rsidP="000C256D">
      <w:pPr>
        <w:pStyle w:val="EndNoteBibliography"/>
        <w:spacing w:after="0"/>
        <w:ind w:left="720" w:hanging="720"/>
        <w:rPr>
          <w:noProof/>
        </w:rPr>
      </w:pPr>
      <w:r w:rsidRPr="000C256D">
        <w:rPr>
          <w:noProof/>
        </w:rPr>
        <w:t>34.</w:t>
      </w:r>
      <w:r w:rsidRPr="000C256D">
        <w:rPr>
          <w:noProof/>
        </w:rPr>
        <w:tab/>
        <w:t xml:space="preserve">Schmid-Hempel, P., </w:t>
      </w:r>
      <w:r w:rsidRPr="000C256D">
        <w:rPr>
          <w:i/>
          <w:noProof/>
        </w:rPr>
        <w:t>Function and mechanisms in defence strategies.</w:t>
      </w:r>
      <w:r w:rsidRPr="000C256D">
        <w:rPr>
          <w:noProof/>
        </w:rPr>
        <w:t xml:space="preserve"> Current Opinion in Insect Science, 2022. </w:t>
      </w:r>
      <w:r w:rsidRPr="000C256D">
        <w:rPr>
          <w:b/>
          <w:noProof/>
        </w:rPr>
        <w:t>49</w:t>
      </w:r>
      <w:r w:rsidRPr="000C256D">
        <w:rPr>
          <w:noProof/>
        </w:rPr>
        <w:t>: p. 31-36.</w:t>
      </w:r>
    </w:p>
    <w:p w14:paraId="41B95311" w14:textId="77777777" w:rsidR="000C256D" w:rsidRPr="000C256D" w:rsidRDefault="000C256D" w:rsidP="000C256D">
      <w:pPr>
        <w:pStyle w:val="EndNoteBibliography"/>
        <w:spacing w:after="0"/>
        <w:ind w:left="720" w:hanging="720"/>
        <w:rPr>
          <w:noProof/>
        </w:rPr>
      </w:pPr>
      <w:r w:rsidRPr="000C256D">
        <w:rPr>
          <w:noProof/>
        </w:rPr>
        <w:t>35.</w:t>
      </w:r>
      <w:r w:rsidRPr="000C256D">
        <w:rPr>
          <w:noProof/>
        </w:rPr>
        <w:tab/>
        <w:t xml:space="preserve">Torres, B., et al., </w:t>
      </w:r>
      <w:r w:rsidRPr="000C256D">
        <w:rPr>
          <w:i/>
          <w:noProof/>
        </w:rPr>
        <w:t>Tracking resilience to infections by mapping disease space.</w:t>
      </w:r>
      <w:r w:rsidRPr="000C256D">
        <w:rPr>
          <w:noProof/>
        </w:rPr>
        <w:t xml:space="preserve"> PLOS Biology, 2016. </w:t>
      </w:r>
      <w:r w:rsidRPr="000C256D">
        <w:rPr>
          <w:b/>
          <w:noProof/>
        </w:rPr>
        <w:t>14</w:t>
      </w:r>
      <w:r w:rsidRPr="000C256D">
        <w:rPr>
          <w:noProof/>
        </w:rPr>
        <w:t>(4): p. e1002436.</w:t>
      </w:r>
    </w:p>
    <w:p w14:paraId="5D9CA9F3" w14:textId="77777777" w:rsidR="000C256D" w:rsidRPr="000C256D" w:rsidRDefault="000C256D" w:rsidP="000C256D">
      <w:pPr>
        <w:pStyle w:val="EndNoteBibliography"/>
        <w:spacing w:after="0"/>
        <w:ind w:left="720" w:hanging="720"/>
        <w:rPr>
          <w:noProof/>
        </w:rPr>
      </w:pPr>
      <w:r w:rsidRPr="000C256D">
        <w:rPr>
          <w:noProof/>
        </w:rPr>
        <w:t>36.</w:t>
      </w:r>
      <w:r w:rsidRPr="000C256D">
        <w:rPr>
          <w:noProof/>
        </w:rPr>
        <w:tab/>
        <w:t xml:space="preserve">Schmid-Hempel, P. and D. Ebert, </w:t>
      </w:r>
      <w:r w:rsidRPr="000C256D">
        <w:rPr>
          <w:i/>
          <w:noProof/>
        </w:rPr>
        <w:t>On the evolutionary ecology of specific immune defence.</w:t>
      </w:r>
      <w:r w:rsidRPr="000C256D">
        <w:rPr>
          <w:noProof/>
        </w:rPr>
        <w:t xml:space="preserve"> Trends in Ecology &amp; Evolution, 2003. </w:t>
      </w:r>
      <w:r w:rsidRPr="000C256D">
        <w:rPr>
          <w:b/>
          <w:noProof/>
        </w:rPr>
        <w:t>18</w:t>
      </w:r>
      <w:r w:rsidRPr="000C256D">
        <w:rPr>
          <w:noProof/>
        </w:rPr>
        <w:t>(1): p. 27-32.</w:t>
      </w:r>
    </w:p>
    <w:p w14:paraId="0DC5FF33" w14:textId="77777777" w:rsidR="000C256D" w:rsidRPr="000C256D" w:rsidRDefault="000C256D" w:rsidP="000C256D">
      <w:pPr>
        <w:pStyle w:val="EndNoteBibliography"/>
        <w:spacing w:after="0"/>
        <w:ind w:left="720" w:hanging="720"/>
        <w:rPr>
          <w:noProof/>
        </w:rPr>
      </w:pPr>
      <w:r w:rsidRPr="000C256D">
        <w:rPr>
          <w:noProof/>
        </w:rPr>
        <w:t>37.</w:t>
      </w:r>
      <w:r w:rsidRPr="000C256D">
        <w:rPr>
          <w:noProof/>
        </w:rPr>
        <w:tab/>
        <w:t xml:space="preserve">Caragata, E.P. and S.M. Short, </w:t>
      </w:r>
      <w:r w:rsidRPr="000C256D">
        <w:rPr>
          <w:i/>
          <w:noProof/>
        </w:rPr>
        <w:t>Vector microbiota and immunity: modulating arthropod susceptibility to vertebrate pathogens.</w:t>
      </w:r>
      <w:r w:rsidRPr="000C256D">
        <w:rPr>
          <w:noProof/>
        </w:rPr>
        <w:t xml:space="preserve"> Curr Opin Insect Sci, 2022. </w:t>
      </w:r>
      <w:r w:rsidRPr="000C256D">
        <w:rPr>
          <w:b/>
          <w:noProof/>
        </w:rPr>
        <w:t>50</w:t>
      </w:r>
      <w:r w:rsidRPr="000C256D">
        <w:rPr>
          <w:noProof/>
        </w:rPr>
        <w:t>: p. 100875.</w:t>
      </w:r>
    </w:p>
    <w:p w14:paraId="178AFD1B" w14:textId="77777777" w:rsidR="000C256D" w:rsidRPr="000C256D" w:rsidRDefault="000C256D" w:rsidP="000C256D">
      <w:pPr>
        <w:pStyle w:val="EndNoteBibliography"/>
        <w:spacing w:after="0"/>
        <w:ind w:left="720" w:hanging="720"/>
        <w:rPr>
          <w:noProof/>
        </w:rPr>
      </w:pPr>
      <w:r w:rsidRPr="000C256D">
        <w:rPr>
          <w:noProof/>
        </w:rPr>
        <w:t>38.</w:t>
      </w:r>
      <w:r w:rsidRPr="000C256D">
        <w:rPr>
          <w:noProof/>
        </w:rPr>
        <w:tab/>
        <w:t xml:space="preserve">Armitage, S.A.O., et al., </w:t>
      </w:r>
      <w:r w:rsidRPr="000C256D">
        <w:rPr>
          <w:i/>
          <w:noProof/>
        </w:rPr>
        <w:t>Tripartite interactions: how immunity, microbiota and pathogens interact and affect pathogen virulence evolution.</w:t>
      </w:r>
      <w:r w:rsidRPr="000C256D">
        <w:rPr>
          <w:noProof/>
        </w:rPr>
        <w:t xml:space="preserve"> Current Opinion in Insect Science, 2022. </w:t>
      </w:r>
      <w:r w:rsidRPr="000C256D">
        <w:rPr>
          <w:b/>
          <w:noProof/>
        </w:rPr>
        <w:t>50</w:t>
      </w:r>
      <w:r w:rsidRPr="000C256D">
        <w:rPr>
          <w:noProof/>
        </w:rPr>
        <w:t>: p. 100871.</w:t>
      </w:r>
    </w:p>
    <w:p w14:paraId="32027AC5" w14:textId="77777777" w:rsidR="000C256D" w:rsidRPr="000C256D" w:rsidRDefault="000C256D" w:rsidP="000C256D">
      <w:pPr>
        <w:pStyle w:val="EndNoteBibliography"/>
        <w:spacing w:after="0"/>
        <w:ind w:left="720" w:hanging="720"/>
        <w:rPr>
          <w:noProof/>
        </w:rPr>
      </w:pPr>
      <w:r w:rsidRPr="000C256D">
        <w:rPr>
          <w:noProof/>
        </w:rPr>
        <w:t>39.</w:t>
      </w:r>
      <w:r w:rsidRPr="000C256D">
        <w:rPr>
          <w:noProof/>
        </w:rPr>
        <w:tab/>
        <w:t xml:space="preserve">Pull, C.D. and D.P. McMahon, </w:t>
      </w:r>
      <w:r w:rsidRPr="000C256D">
        <w:rPr>
          <w:i/>
          <w:noProof/>
        </w:rPr>
        <w:t>Superorganism immunity: a major transition in immune system evolution.</w:t>
      </w:r>
      <w:r w:rsidRPr="000C256D">
        <w:rPr>
          <w:noProof/>
        </w:rPr>
        <w:t xml:space="preserve"> Frontiers in Ecology and Evolution, 2020. </w:t>
      </w:r>
      <w:r w:rsidRPr="000C256D">
        <w:rPr>
          <w:b/>
          <w:noProof/>
        </w:rPr>
        <w:t>8</w:t>
      </w:r>
      <w:r w:rsidRPr="000C256D">
        <w:rPr>
          <w:noProof/>
        </w:rPr>
        <w:t>.</w:t>
      </w:r>
    </w:p>
    <w:p w14:paraId="5D04297A" w14:textId="77777777" w:rsidR="000C256D" w:rsidRPr="000C256D" w:rsidRDefault="000C256D" w:rsidP="000C256D">
      <w:pPr>
        <w:pStyle w:val="EndNoteBibliography"/>
        <w:spacing w:after="0"/>
        <w:ind w:left="720" w:hanging="720"/>
        <w:rPr>
          <w:noProof/>
        </w:rPr>
      </w:pPr>
      <w:r w:rsidRPr="000C256D">
        <w:rPr>
          <w:noProof/>
        </w:rPr>
        <w:t>40.</w:t>
      </w:r>
      <w:r w:rsidRPr="000C256D">
        <w:rPr>
          <w:noProof/>
        </w:rPr>
        <w:tab/>
        <w:t xml:space="preserve">Lissner, M.M. and D.S. Schneider, </w:t>
      </w:r>
      <w:r w:rsidRPr="000C256D">
        <w:rPr>
          <w:i/>
          <w:noProof/>
        </w:rPr>
        <w:t>The physiological basis of disease tolerance in insects.</w:t>
      </w:r>
      <w:r w:rsidRPr="000C256D">
        <w:rPr>
          <w:noProof/>
        </w:rPr>
        <w:t xml:space="preserve"> Current Opinion in Insect Science, 2018. </w:t>
      </w:r>
      <w:r w:rsidRPr="000C256D">
        <w:rPr>
          <w:b/>
          <w:noProof/>
        </w:rPr>
        <w:t>29</w:t>
      </w:r>
      <w:r w:rsidRPr="000C256D">
        <w:rPr>
          <w:noProof/>
        </w:rPr>
        <w:t>: p. 133-136.</w:t>
      </w:r>
    </w:p>
    <w:p w14:paraId="27990F51" w14:textId="77777777" w:rsidR="000C256D" w:rsidRPr="000C256D" w:rsidRDefault="000C256D" w:rsidP="000C256D">
      <w:pPr>
        <w:pStyle w:val="EndNoteBibliography"/>
        <w:spacing w:after="0"/>
        <w:ind w:left="720" w:hanging="720"/>
        <w:rPr>
          <w:noProof/>
        </w:rPr>
      </w:pPr>
      <w:r w:rsidRPr="000C256D">
        <w:rPr>
          <w:noProof/>
        </w:rPr>
        <w:t>41.</w:t>
      </w:r>
      <w:r w:rsidRPr="000C256D">
        <w:rPr>
          <w:noProof/>
        </w:rPr>
        <w:tab/>
        <w:t xml:space="preserve">Gourbal, B., et al., </w:t>
      </w:r>
      <w:r w:rsidRPr="000C256D">
        <w:rPr>
          <w:i/>
          <w:noProof/>
        </w:rPr>
        <w:t>Innate immune memory: An evolutionary perspective.</w:t>
      </w:r>
      <w:r w:rsidRPr="000C256D">
        <w:rPr>
          <w:noProof/>
        </w:rPr>
        <w:t xml:space="preserve"> Immunological Reviews, 2018. </w:t>
      </w:r>
      <w:r w:rsidRPr="000C256D">
        <w:rPr>
          <w:b/>
          <w:noProof/>
        </w:rPr>
        <w:t>283</w:t>
      </w:r>
      <w:r w:rsidRPr="000C256D">
        <w:rPr>
          <w:noProof/>
        </w:rPr>
        <w:t>(1): p. 21-40.</w:t>
      </w:r>
    </w:p>
    <w:p w14:paraId="70211C12" w14:textId="77777777" w:rsidR="000C256D" w:rsidRPr="000C256D" w:rsidRDefault="000C256D" w:rsidP="000C256D">
      <w:pPr>
        <w:pStyle w:val="EndNoteBibliography"/>
        <w:spacing w:after="0"/>
        <w:ind w:left="720" w:hanging="720"/>
        <w:rPr>
          <w:noProof/>
        </w:rPr>
      </w:pPr>
      <w:r w:rsidRPr="000C256D">
        <w:rPr>
          <w:noProof/>
        </w:rPr>
        <w:t>42.</w:t>
      </w:r>
      <w:r w:rsidRPr="000C256D">
        <w:rPr>
          <w:noProof/>
        </w:rPr>
        <w:tab/>
        <w:t xml:space="preserve">Pradeu, T. and L. Du Pasquier, </w:t>
      </w:r>
      <w:r w:rsidRPr="000C256D">
        <w:rPr>
          <w:i/>
          <w:noProof/>
        </w:rPr>
        <w:t>Immunological memory: What's in a name?</w:t>
      </w:r>
      <w:r w:rsidRPr="000C256D">
        <w:rPr>
          <w:noProof/>
        </w:rPr>
        <w:t xml:space="preserve"> Immunological Reviews, 2018. </w:t>
      </w:r>
      <w:r w:rsidRPr="000C256D">
        <w:rPr>
          <w:b/>
          <w:noProof/>
        </w:rPr>
        <w:t>283</w:t>
      </w:r>
      <w:r w:rsidRPr="000C256D">
        <w:rPr>
          <w:noProof/>
        </w:rPr>
        <w:t>(1): p. 7-20.</w:t>
      </w:r>
    </w:p>
    <w:p w14:paraId="48BEF948" w14:textId="77777777" w:rsidR="000C256D" w:rsidRPr="000C256D" w:rsidRDefault="000C256D" w:rsidP="000C256D">
      <w:pPr>
        <w:pStyle w:val="EndNoteBibliography"/>
        <w:spacing w:after="0"/>
        <w:ind w:left="720" w:hanging="720"/>
        <w:rPr>
          <w:noProof/>
        </w:rPr>
      </w:pPr>
      <w:r w:rsidRPr="000C256D">
        <w:rPr>
          <w:noProof/>
        </w:rPr>
        <w:t>43.</w:t>
      </w:r>
      <w:r w:rsidRPr="000C256D">
        <w:rPr>
          <w:noProof/>
        </w:rPr>
        <w:tab/>
        <w:t xml:space="preserve">Sackton, T.B., </w:t>
      </w:r>
      <w:r w:rsidRPr="000C256D">
        <w:rPr>
          <w:i/>
          <w:noProof/>
        </w:rPr>
        <w:t>Comparative genomics and transcriptomics of host-pathogen interactions in insects: evolutionary insights and future directions.</w:t>
      </w:r>
      <w:r w:rsidRPr="000C256D">
        <w:rPr>
          <w:noProof/>
        </w:rPr>
        <w:t xml:space="preserve"> Current Opinion in Insect Science, 2019. </w:t>
      </w:r>
      <w:r w:rsidRPr="000C256D">
        <w:rPr>
          <w:b/>
          <w:noProof/>
        </w:rPr>
        <w:t>31</w:t>
      </w:r>
      <w:r w:rsidRPr="000C256D">
        <w:rPr>
          <w:noProof/>
        </w:rPr>
        <w:t>: p. 106-113.</w:t>
      </w:r>
    </w:p>
    <w:p w14:paraId="21B9647E" w14:textId="77777777" w:rsidR="000C256D" w:rsidRPr="000C256D" w:rsidRDefault="000C256D" w:rsidP="000C256D">
      <w:pPr>
        <w:pStyle w:val="EndNoteBibliography"/>
        <w:spacing w:after="0"/>
        <w:ind w:left="720" w:hanging="720"/>
        <w:rPr>
          <w:noProof/>
        </w:rPr>
      </w:pPr>
      <w:r w:rsidRPr="000C256D">
        <w:rPr>
          <w:noProof/>
        </w:rPr>
        <w:t>44.</w:t>
      </w:r>
      <w:r w:rsidRPr="000C256D">
        <w:rPr>
          <w:noProof/>
        </w:rPr>
        <w:tab/>
        <w:t xml:space="preserve">Westwood, M.L., et al., </w:t>
      </w:r>
      <w:r w:rsidRPr="000C256D">
        <w:rPr>
          <w:i/>
          <w:noProof/>
        </w:rPr>
        <w:t>The evolutionary ecology of circadian rhythms in infection.</w:t>
      </w:r>
      <w:r w:rsidRPr="000C256D">
        <w:rPr>
          <w:noProof/>
        </w:rPr>
        <w:t xml:space="preserve"> Nature Ecology &amp; Evolution, 2019. </w:t>
      </w:r>
      <w:r w:rsidRPr="000C256D">
        <w:rPr>
          <w:b/>
          <w:noProof/>
        </w:rPr>
        <w:t>3</w:t>
      </w:r>
      <w:r w:rsidRPr="000C256D">
        <w:rPr>
          <w:noProof/>
        </w:rPr>
        <w:t>(4): p. 552-560.</w:t>
      </w:r>
    </w:p>
    <w:p w14:paraId="1C671E89" w14:textId="77777777" w:rsidR="000C256D" w:rsidRPr="000C256D" w:rsidRDefault="000C256D" w:rsidP="000C256D">
      <w:pPr>
        <w:pStyle w:val="EndNoteBibliography"/>
        <w:ind w:left="720" w:hanging="720"/>
        <w:rPr>
          <w:noProof/>
        </w:rPr>
      </w:pPr>
      <w:r w:rsidRPr="000C256D">
        <w:rPr>
          <w:noProof/>
        </w:rPr>
        <w:t>45.</w:t>
      </w:r>
      <w:r w:rsidRPr="000C256D">
        <w:rPr>
          <w:noProof/>
        </w:rPr>
        <w:tab/>
        <w:t xml:space="preserve">Barribeau, S.M. and O. Otti, </w:t>
      </w:r>
      <w:r w:rsidRPr="000C256D">
        <w:rPr>
          <w:i/>
          <w:noProof/>
        </w:rPr>
        <w:t>Sexual reproduction and immunity.</w:t>
      </w:r>
      <w:r w:rsidRPr="000C256D">
        <w:rPr>
          <w:noProof/>
        </w:rPr>
        <w:t xml:space="preserve"> eLS. John Wiley &amp; Sons, Ltd: Chichester, 2020.</w:t>
      </w:r>
    </w:p>
    <w:p w14:paraId="58B68311" w14:textId="6050F22A" w:rsidR="00BD0FBC" w:rsidRPr="00886C8A" w:rsidRDefault="0043350A" w:rsidP="003104DC">
      <w:pPr>
        <w:spacing w:line="288" w:lineRule="auto"/>
        <w:rPr>
          <w:rFonts w:cs="Times New Roman"/>
          <w:b/>
          <w:bCs/>
          <w:szCs w:val="24"/>
        </w:rPr>
      </w:pPr>
      <w:r w:rsidRPr="00886C8A">
        <w:rPr>
          <w:rFonts w:cs="Times New Roman"/>
          <w:b/>
          <w:bCs/>
          <w:szCs w:val="24"/>
        </w:rPr>
        <w:fldChar w:fldCharType="end"/>
      </w:r>
    </w:p>
    <w:sectPr w:rsidR="00BD0FBC" w:rsidRPr="00886C8A" w:rsidSect="009020FF">
      <w:footerReference w:type="even" r:id="rId8"/>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F13AAC" w14:textId="77777777" w:rsidR="00B6728A" w:rsidRDefault="00B6728A" w:rsidP="0020482B">
      <w:pPr>
        <w:spacing w:after="0" w:line="240" w:lineRule="auto"/>
      </w:pPr>
      <w:r>
        <w:separator/>
      </w:r>
    </w:p>
  </w:endnote>
  <w:endnote w:type="continuationSeparator" w:id="0">
    <w:p w14:paraId="447695BA" w14:textId="77777777" w:rsidR="00B6728A" w:rsidRDefault="00B6728A" w:rsidP="00204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66136579"/>
      <w:docPartObj>
        <w:docPartGallery w:val="Page Numbers (Bottom of Page)"/>
        <w:docPartUnique/>
      </w:docPartObj>
    </w:sdtPr>
    <w:sdtEndPr>
      <w:rPr>
        <w:rStyle w:val="PageNumber"/>
      </w:rPr>
    </w:sdtEndPr>
    <w:sdtContent>
      <w:p w14:paraId="1CA2983C" w14:textId="1C3924E6" w:rsidR="00161FC8" w:rsidRDefault="00161FC8" w:rsidP="00CD663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37A430" w14:textId="77777777" w:rsidR="00161FC8" w:rsidRDefault="00161F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47122705"/>
      <w:docPartObj>
        <w:docPartGallery w:val="Page Numbers (Bottom of Page)"/>
        <w:docPartUnique/>
      </w:docPartObj>
    </w:sdtPr>
    <w:sdtEndPr>
      <w:rPr>
        <w:rStyle w:val="PageNumber"/>
      </w:rPr>
    </w:sdtEndPr>
    <w:sdtContent>
      <w:p w14:paraId="552CA875" w14:textId="33687368" w:rsidR="00161FC8" w:rsidRDefault="00161FC8" w:rsidP="00CD663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73B4E">
          <w:rPr>
            <w:rStyle w:val="PageNumber"/>
            <w:noProof/>
          </w:rPr>
          <w:t>1</w:t>
        </w:r>
        <w:r>
          <w:rPr>
            <w:rStyle w:val="PageNumber"/>
          </w:rPr>
          <w:fldChar w:fldCharType="end"/>
        </w:r>
      </w:p>
    </w:sdtContent>
  </w:sdt>
  <w:p w14:paraId="3B62B7A9" w14:textId="77777777" w:rsidR="00161FC8" w:rsidRDefault="00161F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78D1E" w14:textId="77777777" w:rsidR="00B6728A" w:rsidRDefault="00B6728A" w:rsidP="0020482B">
      <w:pPr>
        <w:spacing w:after="0" w:line="240" w:lineRule="auto"/>
      </w:pPr>
      <w:r>
        <w:separator/>
      </w:r>
    </w:p>
  </w:footnote>
  <w:footnote w:type="continuationSeparator" w:id="0">
    <w:p w14:paraId="1AC5D25F" w14:textId="77777777" w:rsidR="00B6728A" w:rsidRDefault="00B6728A" w:rsidP="002048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670E6"/>
    <w:multiLevelType w:val="hybridMultilevel"/>
    <w:tmpl w:val="14543D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54406162"/>
    <w:multiLevelType w:val="hybridMultilevel"/>
    <w:tmpl w:val="8FE0F1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czNTcxsDC2NLc0MDBV0lEKTi0uzszPAykwrgUAh31cO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evv5955xte7edasvx09a82s9psf0r2f9x&quot;&gt;My EndNote Library&lt;record-ids&gt;&lt;item&gt;126&lt;/item&gt;&lt;item&gt;2476&lt;/item&gt;&lt;item&gt;2493&lt;/item&gt;&lt;item&gt;2501&lt;/item&gt;&lt;item&gt;2651&lt;/item&gt;&lt;item&gt;2953&lt;/item&gt;&lt;item&gt;3248&lt;/item&gt;&lt;item&gt;3255&lt;/item&gt;&lt;item&gt;3260&lt;/item&gt;&lt;item&gt;3309&lt;/item&gt;&lt;item&gt;3340&lt;/item&gt;&lt;item&gt;3489&lt;/item&gt;&lt;item&gt;3749&lt;/item&gt;&lt;item&gt;3753&lt;/item&gt;&lt;item&gt;3781&lt;/item&gt;&lt;item&gt;3782&lt;/item&gt;&lt;item&gt;3785&lt;/item&gt;&lt;item&gt;3788&lt;/item&gt;&lt;item&gt;3848&lt;/item&gt;&lt;item&gt;3849&lt;/item&gt;&lt;item&gt;3850&lt;/item&gt;&lt;item&gt;3852&lt;/item&gt;&lt;item&gt;3853&lt;/item&gt;&lt;item&gt;3854&lt;/item&gt;&lt;item&gt;3855&lt;/item&gt;&lt;item&gt;3856&lt;/item&gt;&lt;item&gt;3857&lt;/item&gt;&lt;item&gt;3858&lt;/item&gt;&lt;item&gt;3859&lt;/item&gt;&lt;item&gt;3860&lt;/item&gt;&lt;item&gt;3861&lt;/item&gt;&lt;item&gt;3862&lt;/item&gt;&lt;item&gt;3864&lt;/item&gt;&lt;item&gt;3865&lt;/item&gt;&lt;item&gt;3866&lt;/item&gt;&lt;item&gt;3867&lt;/item&gt;&lt;item&gt;3868&lt;/item&gt;&lt;item&gt;3872&lt;/item&gt;&lt;item&gt;3888&lt;/item&gt;&lt;item&gt;3889&lt;/item&gt;&lt;item&gt;3890&lt;/item&gt;&lt;item&gt;3891&lt;/item&gt;&lt;item&gt;3892&lt;/item&gt;&lt;item&gt;3893&lt;/item&gt;&lt;item&gt;3895&lt;/item&gt;&lt;/record-ids&gt;&lt;/item&gt;&lt;/Libraries&gt;"/>
  </w:docVars>
  <w:rsids>
    <w:rsidRoot w:val="008B2A7C"/>
    <w:rsid w:val="00002549"/>
    <w:rsid w:val="00002D63"/>
    <w:rsid w:val="00003FB3"/>
    <w:rsid w:val="0000526E"/>
    <w:rsid w:val="00006B2C"/>
    <w:rsid w:val="00011E8D"/>
    <w:rsid w:val="0001404B"/>
    <w:rsid w:val="000149C8"/>
    <w:rsid w:val="00025688"/>
    <w:rsid w:val="0002594B"/>
    <w:rsid w:val="00027695"/>
    <w:rsid w:val="00035203"/>
    <w:rsid w:val="00035CBE"/>
    <w:rsid w:val="00046070"/>
    <w:rsid w:val="0005542B"/>
    <w:rsid w:val="00057D9B"/>
    <w:rsid w:val="00060398"/>
    <w:rsid w:val="000654C8"/>
    <w:rsid w:val="00076442"/>
    <w:rsid w:val="00080F45"/>
    <w:rsid w:val="00090DD9"/>
    <w:rsid w:val="000918BB"/>
    <w:rsid w:val="000918FF"/>
    <w:rsid w:val="000A0DEE"/>
    <w:rsid w:val="000A18E0"/>
    <w:rsid w:val="000A66C8"/>
    <w:rsid w:val="000B0A65"/>
    <w:rsid w:val="000B3BD9"/>
    <w:rsid w:val="000B6572"/>
    <w:rsid w:val="000C256D"/>
    <w:rsid w:val="000C54EC"/>
    <w:rsid w:val="000D41F0"/>
    <w:rsid w:val="000D5002"/>
    <w:rsid w:val="000D616D"/>
    <w:rsid w:val="000D7FF4"/>
    <w:rsid w:val="000F1573"/>
    <w:rsid w:val="001101FF"/>
    <w:rsid w:val="00111264"/>
    <w:rsid w:val="00111471"/>
    <w:rsid w:val="001122B3"/>
    <w:rsid w:val="001131FE"/>
    <w:rsid w:val="00114513"/>
    <w:rsid w:val="00115BF4"/>
    <w:rsid w:val="00117880"/>
    <w:rsid w:val="00121EDC"/>
    <w:rsid w:val="00127831"/>
    <w:rsid w:val="001339E5"/>
    <w:rsid w:val="00135F6A"/>
    <w:rsid w:val="00137617"/>
    <w:rsid w:val="00142333"/>
    <w:rsid w:val="00157AC4"/>
    <w:rsid w:val="00161FC8"/>
    <w:rsid w:val="00170221"/>
    <w:rsid w:val="00170940"/>
    <w:rsid w:val="00172A1D"/>
    <w:rsid w:val="001869B7"/>
    <w:rsid w:val="001B08FB"/>
    <w:rsid w:val="001B3863"/>
    <w:rsid w:val="001B54D9"/>
    <w:rsid w:val="001B7F3D"/>
    <w:rsid w:val="001C39E2"/>
    <w:rsid w:val="001C5F4C"/>
    <w:rsid w:val="001D285C"/>
    <w:rsid w:val="001D77CC"/>
    <w:rsid w:val="001E7E21"/>
    <w:rsid w:val="001F155A"/>
    <w:rsid w:val="001F4DC1"/>
    <w:rsid w:val="0020107E"/>
    <w:rsid w:val="0020482B"/>
    <w:rsid w:val="00207611"/>
    <w:rsid w:val="00210EAC"/>
    <w:rsid w:val="002153F2"/>
    <w:rsid w:val="00215A72"/>
    <w:rsid w:val="00224BE2"/>
    <w:rsid w:val="002301B4"/>
    <w:rsid w:val="002339B6"/>
    <w:rsid w:val="00247E2F"/>
    <w:rsid w:val="00252564"/>
    <w:rsid w:val="00256148"/>
    <w:rsid w:val="002611BF"/>
    <w:rsid w:val="00266701"/>
    <w:rsid w:val="00272CD5"/>
    <w:rsid w:val="00275FC5"/>
    <w:rsid w:val="002806B2"/>
    <w:rsid w:val="002901CA"/>
    <w:rsid w:val="002976ED"/>
    <w:rsid w:val="002A303D"/>
    <w:rsid w:val="002A4102"/>
    <w:rsid w:val="002A41DB"/>
    <w:rsid w:val="002A4BF4"/>
    <w:rsid w:val="002B5FD8"/>
    <w:rsid w:val="002B6962"/>
    <w:rsid w:val="002C1931"/>
    <w:rsid w:val="002C1E50"/>
    <w:rsid w:val="002C626E"/>
    <w:rsid w:val="002D6037"/>
    <w:rsid w:val="002E3155"/>
    <w:rsid w:val="002E544F"/>
    <w:rsid w:val="002F306A"/>
    <w:rsid w:val="0030015C"/>
    <w:rsid w:val="003104DC"/>
    <w:rsid w:val="00315F67"/>
    <w:rsid w:val="0034046D"/>
    <w:rsid w:val="0034104B"/>
    <w:rsid w:val="00344140"/>
    <w:rsid w:val="0035045D"/>
    <w:rsid w:val="00351D36"/>
    <w:rsid w:val="00357237"/>
    <w:rsid w:val="00362CFC"/>
    <w:rsid w:val="00365DE5"/>
    <w:rsid w:val="003723FC"/>
    <w:rsid w:val="00381C39"/>
    <w:rsid w:val="00384403"/>
    <w:rsid w:val="00390520"/>
    <w:rsid w:val="00390D60"/>
    <w:rsid w:val="00393BDB"/>
    <w:rsid w:val="00395BDA"/>
    <w:rsid w:val="003974AF"/>
    <w:rsid w:val="003B2EF9"/>
    <w:rsid w:val="003B55E6"/>
    <w:rsid w:val="003C1386"/>
    <w:rsid w:val="003C3159"/>
    <w:rsid w:val="003C64EA"/>
    <w:rsid w:val="003D53CF"/>
    <w:rsid w:val="003D76E0"/>
    <w:rsid w:val="003E1D9D"/>
    <w:rsid w:val="003E623E"/>
    <w:rsid w:val="003F4C7F"/>
    <w:rsid w:val="003F753C"/>
    <w:rsid w:val="004022FD"/>
    <w:rsid w:val="00406BEB"/>
    <w:rsid w:val="0041150C"/>
    <w:rsid w:val="0041296D"/>
    <w:rsid w:val="004151E6"/>
    <w:rsid w:val="00423F69"/>
    <w:rsid w:val="004304C6"/>
    <w:rsid w:val="0043350A"/>
    <w:rsid w:val="00440B8A"/>
    <w:rsid w:val="00440BB1"/>
    <w:rsid w:val="004421ED"/>
    <w:rsid w:val="0044642D"/>
    <w:rsid w:val="004478A7"/>
    <w:rsid w:val="0045141D"/>
    <w:rsid w:val="004523DA"/>
    <w:rsid w:val="00454323"/>
    <w:rsid w:val="00454F6C"/>
    <w:rsid w:val="0045786C"/>
    <w:rsid w:val="00462B98"/>
    <w:rsid w:val="004632C0"/>
    <w:rsid w:val="00472464"/>
    <w:rsid w:val="00472B47"/>
    <w:rsid w:val="004732DD"/>
    <w:rsid w:val="00474A7B"/>
    <w:rsid w:val="004758E0"/>
    <w:rsid w:val="00475DA0"/>
    <w:rsid w:val="004764D7"/>
    <w:rsid w:val="004767A5"/>
    <w:rsid w:val="00477298"/>
    <w:rsid w:val="00485B31"/>
    <w:rsid w:val="00486461"/>
    <w:rsid w:val="00486E54"/>
    <w:rsid w:val="00490B8A"/>
    <w:rsid w:val="00490E3A"/>
    <w:rsid w:val="00492955"/>
    <w:rsid w:val="00494B76"/>
    <w:rsid w:val="00495DB9"/>
    <w:rsid w:val="004A168F"/>
    <w:rsid w:val="004A32FF"/>
    <w:rsid w:val="004B30BF"/>
    <w:rsid w:val="004B4200"/>
    <w:rsid w:val="004B689F"/>
    <w:rsid w:val="004C54F4"/>
    <w:rsid w:val="004C5C12"/>
    <w:rsid w:val="004D126B"/>
    <w:rsid w:val="004D494A"/>
    <w:rsid w:val="004D6EAC"/>
    <w:rsid w:val="004E1BE3"/>
    <w:rsid w:val="004E3BF4"/>
    <w:rsid w:val="004F0324"/>
    <w:rsid w:val="004F44F8"/>
    <w:rsid w:val="005006E3"/>
    <w:rsid w:val="005110C3"/>
    <w:rsid w:val="00515FCD"/>
    <w:rsid w:val="005200C5"/>
    <w:rsid w:val="005338DC"/>
    <w:rsid w:val="005361FC"/>
    <w:rsid w:val="00537CFF"/>
    <w:rsid w:val="005401B7"/>
    <w:rsid w:val="0054027C"/>
    <w:rsid w:val="00544E36"/>
    <w:rsid w:val="005510A1"/>
    <w:rsid w:val="00553F5F"/>
    <w:rsid w:val="0056047E"/>
    <w:rsid w:val="00562718"/>
    <w:rsid w:val="00565A59"/>
    <w:rsid w:val="00567EC9"/>
    <w:rsid w:val="00584C25"/>
    <w:rsid w:val="005909C3"/>
    <w:rsid w:val="005923DE"/>
    <w:rsid w:val="00592C48"/>
    <w:rsid w:val="00592C6C"/>
    <w:rsid w:val="00593C80"/>
    <w:rsid w:val="00594865"/>
    <w:rsid w:val="005A030A"/>
    <w:rsid w:val="005A12CD"/>
    <w:rsid w:val="005A1C2E"/>
    <w:rsid w:val="005B2496"/>
    <w:rsid w:val="005B308F"/>
    <w:rsid w:val="005B387C"/>
    <w:rsid w:val="005B4BE6"/>
    <w:rsid w:val="005B53FB"/>
    <w:rsid w:val="005C486F"/>
    <w:rsid w:val="005C5249"/>
    <w:rsid w:val="005D3D97"/>
    <w:rsid w:val="005D6983"/>
    <w:rsid w:val="005E6E92"/>
    <w:rsid w:val="005E7E63"/>
    <w:rsid w:val="005F12D1"/>
    <w:rsid w:val="005F6197"/>
    <w:rsid w:val="005F766F"/>
    <w:rsid w:val="00600FF6"/>
    <w:rsid w:val="00610083"/>
    <w:rsid w:val="00612E38"/>
    <w:rsid w:val="00614D9C"/>
    <w:rsid w:val="00616C95"/>
    <w:rsid w:val="00623B5E"/>
    <w:rsid w:val="006259B1"/>
    <w:rsid w:val="00632A62"/>
    <w:rsid w:val="006411CD"/>
    <w:rsid w:val="006446D9"/>
    <w:rsid w:val="00652061"/>
    <w:rsid w:val="00654AFE"/>
    <w:rsid w:val="00662092"/>
    <w:rsid w:val="00672559"/>
    <w:rsid w:val="0067487A"/>
    <w:rsid w:val="00674BBA"/>
    <w:rsid w:val="00685E24"/>
    <w:rsid w:val="00690766"/>
    <w:rsid w:val="0069164D"/>
    <w:rsid w:val="0069276D"/>
    <w:rsid w:val="0069311E"/>
    <w:rsid w:val="00693244"/>
    <w:rsid w:val="006969A8"/>
    <w:rsid w:val="006B181E"/>
    <w:rsid w:val="006B2C9D"/>
    <w:rsid w:val="006B4209"/>
    <w:rsid w:val="006B47A1"/>
    <w:rsid w:val="006B6E37"/>
    <w:rsid w:val="006D156A"/>
    <w:rsid w:val="006D49EA"/>
    <w:rsid w:val="006E14A9"/>
    <w:rsid w:val="006F31D6"/>
    <w:rsid w:val="00700C64"/>
    <w:rsid w:val="00701374"/>
    <w:rsid w:val="00704E03"/>
    <w:rsid w:val="00705863"/>
    <w:rsid w:val="0071067F"/>
    <w:rsid w:val="00711B22"/>
    <w:rsid w:val="00714BE5"/>
    <w:rsid w:val="007242CA"/>
    <w:rsid w:val="00724E6A"/>
    <w:rsid w:val="0073143D"/>
    <w:rsid w:val="00731D59"/>
    <w:rsid w:val="007442A2"/>
    <w:rsid w:val="007446B3"/>
    <w:rsid w:val="007475B4"/>
    <w:rsid w:val="00750D37"/>
    <w:rsid w:val="007531CE"/>
    <w:rsid w:val="00754E02"/>
    <w:rsid w:val="0075538D"/>
    <w:rsid w:val="00767EEE"/>
    <w:rsid w:val="007702E4"/>
    <w:rsid w:val="007704D5"/>
    <w:rsid w:val="00785A0D"/>
    <w:rsid w:val="00785DA6"/>
    <w:rsid w:val="00797C0E"/>
    <w:rsid w:val="007A1F15"/>
    <w:rsid w:val="007A28A2"/>
    <w:rsid w:val="007A589A"/>
    <w:rsid w:val="007A6003"/>
    <w:rsid w:val="007B2545"/>
    <w:rsid w:val="007B514D"/>
    <w:rsid w:val="007C225E"/>
    <w:rsid w:val="007C5BF4"/>
    <w:rsid w:val="007E3F26"/>
    <w:rsid w:val="007E78F1"/>
    <w:rsid w:val="007E7B5B"/>
    <w:rsid w:val="007F11D6"/>
    <w:rsid w:val="007F19C9"/>
    <w:rsid w:val="007F5AF7"/>
    <w:rsid w:val="00806080"/>
    <w:rsid w:val="0080798E"/>
    <w:rsid w:val="008138AE"/>
    <w:rsid w:val="0081508A"/>
    <w:rsid w:val="008228D5"/>
    <w:rsid w:val="008240F0"/>
    <w:rsid w:val="008271F9"/>
    <w:rsid w:val="00831F62"/>
    <w:rsid w:val="00833CA8"/>
    <w:rsid w:val="00840D91"/>
    <w:rsid w:val="00845859"/>
    <w:rsid w:val="00847743"/>
    <w:rsid w:val="008504EC"/>
    <w:rsid w:val="00853625"/>
    <w:rsid w:val="008539C3"/>
    <w:rsid w:val="00853FC3"/>
    <w:rsid w:val="008550D9"/>
    <w:rsid w:val="008677F0"/>
    <w:rsid w:val="00870844"/>
    <w:rsid w:val="00873B4E"/>
    <w:rsid w:val="00882324"/>
    <w:rsid w:val="00882A6A"/>
    <w:rsid w:val="00884A6E"/>
    <w:rsid w:val="008856A4"/>
    <w:rsid w:val="00886C8A"/>
    <w:rsid w:val="008A2AB4"/>
    <w:rsid w:val="008B2A7C"/>
    <w:rsid w:val="008B302A"/>
    <w:rsid w:val="008B4637"/>
    <w:rsid w:val="008B69C4"/>
    <w:rsid w:val="008C04ED"/>
    <w:rsid w:val="008D42FB"/>
    <w:rsid w:val="008D619F"/>
    <w:rsid w:val="008D6239"/>
    <w:rsid w:val="008E533E"/>
    <w:rsid w:val="008F5DD5"/>
    <w:rsid w:val="009020FF"/>
    <w:rsid w:val="00903FCB"/>
    <w:rsid w:val="00906DE4"/>
    <w:rsid w:val="009070D1"/>
    <w:rsid w:val="0091717F"/>
    <w:rsid w:val="00921D6E"/>
    <w:rsid w:val="00926BE3"/>
    <w:rsid w:val="0093152B"/>
    <w:rsid w:val="00933314"/>
    <w:rsid w:val="009478C3"/>
    <w:rsid w:val="009663DF"/>
    <w:rsid w:val="009669FD"/>
    <w:rsid w:val="00966FEB"/>
    <w:rsid w:val="009813D2"/>
    <w:rsid w:val="00983A7A"/>
    <w:rsid w:val="00985264"/>
    <w:rsid w:val="00986093"/>
    <w:rsid w:val="00995CF3"/>
    <w:rsid w:val="009A1084"/>
    <w:rsid w:val="009B1515"/>
    <w:rsid w:val="009B1794"/>
    <w:rsid w:val="009B477F"/>
    <w:rsid w:val="009B4AC7"/>
    <w:rsid w:val="009B503A"/>
    <w:rsid w:val="009B5FB1"/>
    <w:rsid w:val="009D1121"/>
    <w:rsid w:val="009D198B"/>
    <w:rsid w:val="009D347B"/>
    <w:rsid w:val="009D5473"/>
    <w:rsid w:val="009E5886"/>
    <w:rsid w:val="00A050E1"/>
    <w:rsid w:val="00A06169"/>
    <w:rsid w:val="00A115BC"/>
    <w:rsid w:val="00A17C76"/>
    <w:rsid w:val="00A30D6E"/>
    <w:rsid w:val="00A31AE1"/>
    <w:rsid w:val="00A4749F"/>
    <w:rsid w:val="00A62FB5"/>
    <w:rsid w:val="00A66D8A"/>
    <w:rsid w:val="00A70470"/>
    <w:rsid w:val="00A72AB8"/>
    <w:rsid w:val="00A76CE9"/>
    <w:rsid w:val="00A77242"/>
    <w:rsid w:val="00A83F23"/>
    <w:rsid w:val="00A83FE1"/>
    <w:rsid w:val="00A859E3"/>
    <w:rsid w:val="00A96676"/>
    <w:rsid w:val="00A97C00"/>
    <w:rsid w:val="00AA5B21"/>
    <w:rsid w:val="00AA7049"/>
    <w:rsid w:val="00AB1DE7"/>
    <w:rsid w:val="00AB572B"/>
    <w:rsid w:val="00AC1387"/>
    <w:rsid w:val="00AC5E05"/>
    <w:rsid w:val="00AD7E65"/>
    <w:rsid w:val="00AE0CAC"/>
    <w:rsid w:val="00AE0F8A"/>
    <w:rsid w:val="00AE22A2"/>
    <w:rsid w:val="00AE2A9C"/>
    <w:rsid w:val="00AE2AF7"/>
    <w:rsid w:val="00AF2C03"/>
    <w:rsid w:val="00AF791B"/>
    <w:rsid w:val="00AF7A01"/>
    <w:rsid w:val="00B02127"/>
    <w:rsid w:val="00B024D3"/>
    <w:rsid w:val="00B02A4B"/>
    <w:rsid w:val="00B12B9F"/>
    <w:rsid w:val="00B16AB4"/>
    <w:rsid w:val="00B17586"/>
    <w:rsid w:val="00B22CD4"/>
    <w:rsid w:val="00B2431C"/>
    <w:rsid w:val="00B26594"/>
    <w:rsid w:val="00B3351B"/>
    <w:rsid w:val="00B35CFF"/>
    <w:rsid w:val="00B40F65"/>
    <w:rsid w:val="00B42D16"/>
    <w:rsid w:val="00B517C7"/>
    <w:rsid w:val="00B671C6"/>
    <w:rsid w:val="00B6728A"/>
    <w:rsid w:val="00B710C6"/>
    <w:rsid w:val="00B72BBF"/>
    <w:rsid w:val="00B72E5B"/>
    <w:rsid w:val="00B7326A"/>
    <w:rsid w:val="00B77725"/>
    <w:rsid w:val="00B810D2"/>
    <w:rsid w:val="00B83DFE"/>
    <w:rsid w:val="00BA4E3F"/>
    <w:rsid w:val="00BA660D"/>
    <w:rsid w:val="00BB1966"/>
    <w:rsid w:val="00BB3A70"/>
    <w:rsid w:val="00BB7AF6"/>
    <w:rsid w:val="00BC27D7"/>
    <w:rsid w:val="00BC75F1"/>
    <w:rsid w:val="00BD0FBC"/>
    <w:rsid w:val="00BD55B5"/>
    <w:rsid w:val="00BE391F"/>
    <w:rsid w:val="00BE3B13"/>
    <w:rsid w:val="00BE72CB"/>
    <w:rsid w:val="00BF2DE6"/>
    <w:rsid w:val="00BF38DE"/>
    <w:rsid w:val="00C17327"/>
    <w:rsid w:val="00C213C8"/>
    <w:rsid w:val="00C30211"/>
    <w:rsid w:val="00C3223E"/>
    <w:rsid w:val="00C45F8C"/>
    <w:rsid w:val="00C47B6C"/>
    <w:rsid w:val="00C5055F"/>
    <w:rsid w:val="00C52658"/>
    <w:rsid w:val="00C5403F"/>
    <w:rsid w:val="00C55037"/>
    <w:rsid w:val="00C57537"/>
    <w:rsid w:val="00C64DB6"/>
    <w:rsid w:val="00C64E2B"/>
    <w:rsid w:val="00C66395"/>
    <w:rsid w:val="00C66794"/>
    <w:rsid w:val="00C758E5"/>
    <w:rsid w:val="00C75F3C"/>
    <w:rsid w:val="00C765CE"/>
    <w:rsid w:val="00C773D2"/>
    <w:rsid w:val="00C8143A"/>
    <w:rsid w:val="00C8741C"/>
    <w:rsid w:val="00C903A0"/>
    <w:rsid w:val="00CA0EAD"/>
    <w:rsid w:val="00CA588E"/>
    <w:rsid w:val="00CA7BFA"/>
    <w:rsid w:val="00CB111F"/>
    <w:rsid w:val="00CC0D10"/>
    <w:rsid w:val="00CC1528"/>
    <w:rsid w:val="00CC3AED"/>
    <w:rsid w:val="00CC732B"/>
    <w:rsid w:val="00CD663C"/>
    <w:rsid w:val="00CD7015"/>
    <w:rsid w:val="00CE0D0E"/>
    <w:rsid w:val="00CE3F9E"/>
    <w:rsid w:val="00CE5806"/>
    <w:rsid w:val="00CE5963"/>
    <w:rsid w:val="00CF1C06"/>
    <w:rsid w:val="00CF358F"/>
    <w:rsid w:val="00CF5A25"/>
    <w:rsid w:val="00D0144A"/>
    <w:rsid w:val="00D029D6"/>
    <w:rsid w:val="00D0385C"/>
    <w:rsid w:val="00D04580"/>
    <w:rsid w:val="00D055AD"/>
    <w:rsid w:val="00D06258"/>
    <w:rsid w:val="00D1207B"/>
    <w:rsid w:val="00D1284E"/>
    <w:rsid w:val="00D1374F"/>
    <w:rsid w:val="00D20F99"/>
    <w:rsid w:val="00D22AF2"/>
    <w:rsid w:val="00D23B63"/>
    <w:rsid w:val="00D27FE2"/>
    <w:rsid w:val="00D3079D"/>
    <w:rsid w:val="00D35E04"/>
    <w:rsid w:val="00D41972"/>
    <w:rsid w:val="00D43BD6"/>
    <w:rsid w:val="00D44286"/>
    <w:rsid w:val="00D465D8"/>
    <w:rsid w:val="00D471C4"/>
    <w:rsid w:val="00D51660"/>
    <w:rsid w:val="00D51959"/>
    <w:rsid w:val="00D5326B"/>
    <w:rsid w:val="00D54595"/>
    <w:rsid w:val="00D549BA"/>
    <w:rsid w:val="00D5581C"/>
    <w:rsid w:val="00D606FC"/>
    <w:rsid w:val="00D6227D"/>
    <w:rsid w:val="00D65EC0"/>
    <w:rsid w:val="00D7384E"/>
    <w:rsid w:val="00D80ADC"/>
    <w:rsid w:val="00D8347F"/>
    <w:rsid w:val="00D83617"/>
    <w:rsid w:val="00D83C8A"/>
    <w:rsid w:val="00D9036E"/>
    <w:rsid w:val="00D93594"/>
    <w:rsid w:val="00DA035C"/>
    <w:rsid w:val="00DA198C"/>
    <w:rsid w:val="00DA43B5"/>
    <w:rsid w:val="00DB1911"/>
    <w:rsid w:val="00DB68CE"/>
    <w:rsid w:val="00DC0B23"/>
    <w:rsid w:val="00DC206C"/>
    <w:rsid w:val="00DC629A"/>
    <w:rsid w:val="00DC63DC"/>
    <w:rsid w:val="00DC7795"/>
    <w:rsid w:val="00DD0CB5"/>
    <w:rsid w:val="00DD1F18"/>
    <w:rsid w:val="00DD284C"/>
    <w:rsid w:val="00DD56CD"/>
    <w:rsid w:val="00DD688D"/>
    <w:rsid w:val="00DE0B10"/>
    <w:rsid w:val="00DE0DA0"/>
    <w:rsid w:val="00DE43E1"/>
    <w:rsid w:val="00DE73E6"/>
    <w:rsid w:val="00DF35B9"/>
    <w:rsid w:val="00E00F25"/>
    <w:rsid w:val="00E01B0E"/>
    <w:rsid w:val="00E03478"/>
    <w:rsid w:val="00E04DA8"/>
    <w:rsid w:val="00E04DAF"/>
    <w:rsid w:val="00E12A56"/>
    <w:rsid w:val="00E17A4E"/>
    <w:rsid w:val="00E378FA"/>
    <w:rsid w:val="00E379B2"/>
    <w:rsid w:val="00E46DB2"/>
    <w:rsid w:val="00E46F97"/>
    <w:rsid w:val="00E61F97"/>
    <w:rsid w:val="00E62F53"/>
    <w:rsid w:val="00E63E61"/>
    <w:rsid w:val="00E64BE0"/>
    <w:rsid w:val="00E72EEF"/>
    <w:rsid w:val="00E73DB5"/>
    <w:rsid w:val="00E771B7"/>
    <w:rsid w:val="00E80D28"/>
    <w:rsid w:val="00E83B96"/>
    <w:rsid w:val="00E84581"/>
    <w:rsid w:val="00E86F11"/>
    <w:rsid w:val="00E9567B"/>
    <w:rsid w:val="00EA5EE1"/>
    <w:rsid w:val="00EB6774"/>
    <w:rsid w:val="00EC4656"/>
    <w:rsid w:val="00EC47C4"/>
    <w:rsid w:val="00EC4A07"/>
    <w:rsid w:val="00ED1356"/>
    <w:rsid w:val="00ED3C37"/>
    <w:rsid w:val="00ED744D"/>
    <w:rsid w:val="00ED7662"/>
    <w:rsid w:val="00EF518A"/>
    <w:rsid w:val="00F00E5B"/>
    <w:rsid w:val="00F0159C"/>
    <w:rsid w:val="00F03379"/>
    <w:rsid w:val="00F054A5"/>
    <w:rsid w:val="00F06A3A"/>
    <w:rsid w:val="00F11B96"/>
    <w:rsid w:val="00F134EC"/>
    <w:rsid w:val="00F15DDA"/>
    <w:rsid w:val="00F170F9"/>
    <w:rsid w:val="00F21EBA"/>
    <w:rsid w:val="00F230B0"/>
    <w:rsid w:val="00F26A9F"/>
    <w:rsid w:val="00F32830"/>
    <w:rsid w:val="00F34378"/>
    <w:rsid w:val="00F35F8D"/>
    <w:rsid w:val="00F41D8F"/>
    <w:rsid w:val="00F42D88"/>
    <w:rsid w:val="00F43FEB"/>
    <w:rsid w:val="00F45052"/>
    <w:rsid w:val="00F466E5"/>
    <w:rsid w:val="00F53304"/>
    <w:rsid w:val="00F55A10"/>
    <w:rsid w:val="00F56C09"/>
    <w:rsid w:val="00F61EB8"/>
    <w:rsid w:val="00F637E0"/>
    <w:rsid w:val="00F70BD6"/>
    <w:rsid w:val="00F738A3"/>
    <w:rsid w:val="00F82A43"/>
    <w:rsid w:val="00F8359C"/>
    <w:rsid w:val="00F83D5C"/>
    <w:rsid w:val="00F912C7"/>
    <w:rsid w:val="00F95483"/>
    <w:rsid w:val="00FA0774"/>
    <w:rsid w:val="00FA2C9D"/>
    <w:rsid w:val="00FB2290"/>
    <w:rsid w:val="00FB3F79"/>
    <w:rsid w:val="00FB4983"/>
    <w:rsid w:val="00FB5FFC"/>
    <w:rsid w:val="00FB718D"/>
    <w:rsid w:val="00FC1C5D"/>
    <w:rsid w:val="00FC1F99"/>
    <w:rsid w:val="00FC44BE"/>
    <w:rsid w:val="00FC60E0"/>
    <w:rsid w:val="00FD4952"/>
    <w:rsid w:val="00FE430E"/>
    <w:rsid w:val="00FE73C8"/>
    <w:rsid w:val="00FF1208"/>
    <w:rsid w:val="00FF6C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7ABB9"/>
  <w15:chartTrackingRefBased/>
  <w15:docId w15:val="{AA8C29B9-8193-4E65-97DA-7A718863A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0FF"/>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1D59"/>
    <w:rPr>
      <w:sz w:val="16"/>
      <w:szCs w:val="16"/>
    </w:rPr>
  </w:style>
  <w:style w:type="paragraph" w:styleId="CommentText">
    <w:name w:val="annotation text"/>
    <w:basedOn w:val="Normal"/>
    <w:link w:val="CommentTextChar"/>
    <w:uiPriority w:val="99"/>
    <w:semiHidden/>
    <w:unhideWhenUsed/>
    <w:rsid w:val="00731D59"/>
    <w:pPr>
      <w:spacing w:line="240" w:lineRule="auto"/>
    </w:pPr>
    <w:rPr>
      <w:sz w:val="20"/>
      <w:szCs w:val="20"/>
    </w:rPr>
  </w:style>
  <w:style w:type="character" w:customStyle="1" w:styleId="CommentTextChar">
    <w:name w:val="Comment Text Char"/>
    <w:basedOn w:val="DefaultParagraphFont"/>
    <w:link w:val="CommentText"/>
    <w:uiPriority w:val="99"/>
    <w:semiHidden/>
    <w:rsid w:val="00731D59"/>
    <w:rPr>
      <w:sz w:val="20"/>
      <w:szCs w:val="20"/>
      <w:lang w:val="en-GB"/>
    </w:rPr>
  </w:style>
  <w:style w:type="paragraph" w:styleId="CommentSubject">
    <w:name w:val="annotation subject"/>
    <w:basedOn w:val="CommentText"/>
    <w:next w:val="CommentText"/>
    <w:link w:val="CommentSubjectChar"/>
    <w:uiPriority w:val="99"/>
    <w:semiHidden/>
    <w:unhideWhenUsed/>
    <w:rsid w:val="00731D59"/>
    <w:rPr>
      <w:b/>
      <w:bCs/>
    </w:rPr>
  </w:style>
  <w:style w:type="character" w:customStyle="1" w:styleId="CommentSubjectChar">
    <w:name w:val="Comment Subject Char"/>
    <w:basedOn w:val="CommentTextChar"/>
    <w:link w:val="CommentSubject"/>
    <w:uiPriority w:val="99"/>
    <w:semiHidden/>
    <w:rsid w:val="00731D59"/>
    <w:rPr>
      <w:b/>
      <w:bCs/>
      <w:sz w:val="20"/>
      <w:szCs w:val="20"/>
      <w:lang w:val="en-GB"/>
    </w:rPr>
  </w:style>
  <w:style w:type="paragraph" w:styleId="BalloonText">
    <w:name w:val="Balloon Text"/>
    <w:basedOn w:val="Normal"/>
    <w:link w:val="BalloonTextChar"/>
    <w:uiPriority w:val="99"/>
    <w:semiHidden/>
    <w:unhideWhenUsed/>
    <w:rsid w:val="00731D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D59"/>
    <w:rPr>
      <w:rFonts w:ascii="Segoe UI" w:hAnsi="Segoe UI" w:cs="Segoe UI"/>
      <w:sz w:val="18"/>
      <w:szCs w:val="18"/>
      <w:lang w:val="en-GB"/>
    </w:rPr>
  </w:style>
  <w:style w:type="paragraph" w:styleId="FootnoteText">
    <w:name w:val="footnote text"/>
    <w:basedOn w:val="Normal"/>
    <w:link w:val="FootnoteTextChar"/>
    <w:uiPriority w:val="99"/>
    <w:semiHidden/>
    <w:unhideWhenUsed/>
    <w:rsid w:val="002048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482B"/>
    <w:rPr>
      <w:sz w:val="20"/>
      <w:szCs w:val="20"/>
      <w:lang w:val="en-GB"/>
    </w:rPr>
  </w:style>
  <w:style w:type="character" w:styleId="FootnoteReference">
    <w:name w:val="footnote reference"/>
    <w:basedOn w:val="DefaultParagraphFont"/>
    <w:uiPriority w:val="99"/>
    <w:semiHidden/>
    <w:unhideWhenUsed/>
    <w:rsid w:val="0020482B"/>
    <w:rPr>
      <w:vertAlign w:val="superscript"/>
    </w:rPr>
  </w:style>
  <w:style w:type="paragraph" w:styleId="Footer">
    <w:name w:val="footer"/>
    <w:basedOn w:val="Normal"/>
    <w:link w:val="FooterChar"/>
    <w:uiPriority w:val="99"/>
    <w:unhideWhenUsed/>
    <w:rsid w:val="009020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0FF"/>
    <w:rPr>
      <w:lang w:val="en-GB"/>
    </w:rPr>
  </w:style>
  <w:style w:type="character" w:styleId="PageNumber">
    <w:name w:val="page number"/>
    <w:basedOn w:val="DefaultParagraphFont"/>
    <w:uiPriority w:val="99"/>
    <w:semiHidden/>
    <w:unhideWhenUsed/>
    <w:rsid w:val="009020FF"/>
  </w:style>
  <w:style w:type="character" w:styleId="LineNumber">
    <w:name w:val="line number"/>
    <w:basedOn w:val="DefaultParagraphFont"/>
    <w:uiPriority w:val="99"/>
    <w:unhideWhenUsed/>
    <w:rsid w:val="009020FF"/>
    <w:rPr>
      <w:rFonts w:ascii="Times New Roman" w:hAnsi="Times New Roman"/>
      <w:sz w:val="24"/>
    </w:rPr>
  </w:style>
  <w:style w:type="paragraph" w:styleId="Revision">
    <w:name w:val="Revision"/>
    <w:hidden/>
    <w:uiPriority w:val="99"/>
    <w:semiHidden/>
    <w:rsid w:val="009020FF"/>
    <w:pPr>
      <w:spacing w:after="0" w:line="240" w:lineRule="auto"/>
    </w:pPr>
    <w:rPr>
      <w:rFonts w:ascii="Times New Roman" w:hAnsi="Times New Roman"/>
      <w:sz w:val="24"/>
      <w:lang w:val="en-GB"/>
    </w:rPr>
  </w:style>
  <w:style w:type="paragraph" w:styleId="BodyText">
    <w:name w:val="Body Text"/>
    <w:basedOn w:val="Normal"/>
    <w:link w:val="BodyTextChar"/>
    <w:uiPriority w:val="99"/>
    <w:unhideWhenUsed/>
    <w:rsid w:val="009020FF"/>
    <w:pPr>
      <w:spacing w:after="120"/>
    </w:pPr>
  </w:style>
  <w:style w:type="character" w:customStyle="1" w:styleId="BodyTextChar">
    <w:name w:val="Body Text Char"/>
    <w:basedOn w:val="DefaultParagraphFont"/>
    <w:link w:val="BodyText"/>
    <w:uiPriority w:val="99"/>
    <w:rsid w:val="009020FF"/>
    <w:rPr>
      <w:rFonts w:ascii="Times New Roman" w:hAnsi="Times New Roman"/>
      <w:sz w:val="24"/>
      <w:lang w:val="en-GB"/>
    </w:rPr>
  </w:style>
  <w:style w:type="paragraph" w:styleId="ListParagraph">
    <w:name w:val="List Paragraph"/>
    <w:basedOn w:val="Normal"/>
    <w:uiPriority w:val="34"/>
    <w:qFormat/>
    <w:rsid w:val="00E04DAF"/>
    <w:pPr>
      <w:ind w:left="720"/>
      <w:contextualSpacing/>
    </w:pPr>
  </w:style>
  <w:style w:type="paragraph" w:customStyle="1" w:styleId="EndNoteBibliographyTitle">
    <w:name w:val="EndNote Bibliography Title"/>
    <w:basedOn w:val="Normal"/>
    <w:link w:val="EndNoteBibliographyTitleChar"/>
    <w:rsid w:val="0043350A"/>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43350A"/>
    <w:rPr>
      <w:rFonts w:ascii="Times New Roman" w:hAnsi="Times New Roman" w:cs="Times New Roman"/>
      <w:sz w:val="24"/>
    </w:rPr>
  </w:style>
  <w:style w:type="paragraph" w:customStyle="1" w:styleId="EndNoteBibliography">
    <w:name w:val="EndNote Bibliography"/>
    <w:basedOn w:val="Normal"/>
    <w:link w:val="EndNoteBibliographyChar"/>
    <w:rsid w:val="0043350A"/>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43350A"/>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A8DE7-F622-4F40-81E1-2C1523389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9433</Words>
  <Characters>5377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IST Austria</Company>
  <LinksUpToDate>false</LinksUpToDate>
  <CharactersWithSpaces>63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MILUTINOVIC</dc:creator>
  <cp:keywords/>
  <dc:description/>
  <cp:lastModifiedBy>Barbara MILUTINOVIC</cp:lastModifiedBy>
  <cp:revision>2</cp:revision>
  <cp:lastPrinted>2022-06-21T09:58:00Z</cp:lastPrinted>
  <dcterms:created xsi:type="dcterms:W3CDTF">2024-02-20T08:46:00Z</dcterms:created>
  <dcterms:modified xsi:type="dcterms:W3CDTF">2024-02-20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375314-7f7f-3539-a9f1-68bcdf498e49</vt:lpwstr>
  </property>
  <property fmtid="{D5CDD505-2E9C-101B-9397-08002B2CF9AE}" pid="4" name="Mendeley Citation Style_1">
    <vt:lpwstr>http://www.zotero.org/styles/behavioral-ecology-and-socio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ehavioral-ecology-and-sociobiology</vt:lpwstr>
  </property>
  <property fmtid="{D5CDD505-2E9C-101B-9397-08002B2CF9AE}" pid="10" name="Mendeley Recent Style Name 2_1">
    <vt:lpwstr>Behavioral Ecology and Sociobi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opinion-in-insect-science</vt:lpwstr>
  </property>
  <property fmtid="{D5CDD505-2E9C-101B-9397-08002B2CF9AE}" pid="16" name="Mendeley Recent Style Name 5_1">
    <vt:lpwstr>Current Opinion in Insect Science</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